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E4819" w:rsidRPr="005E4819" w:rsidRDefault="005E4819" w:rsidP="005E4819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ENGE</w:t>
      </w:r>
      <w:r w:rsidRPr="005E4819">
        <w:rPr>
          <w:rFonts w:ascii="Times New Roman" w:hAnsi="Times New Roman" w:cs="Times New Roman"/>
          <w:b/>
          <w:bCs/>
          <w:sz w:val="24"/>
          <w:szCs w:val="24"/>
        </w:rPr>
        <w:t xml:space="preserve">MBANGAN APLIKASI PERPUSTAKAAN DIGITAL </w:t>
      </w:r>
      <w:r w:rsidR="00CE242E">
        <w:rPr>
          <w:rFonts w:ascii="Times New Roman" w:hAnsi="Times New Roman" w:cs="Times New Roman"/>
          <w:b/>
          <w:bCs/>
          <w:sz w:val="24"/>
          <w:szCs w:val="24"/>
        </w:rPr>
        <w:t>U</w:t>
      </w:r>
      <w:r w:rsidRPr="005E4819">
        <w:rPr>
          <w:rFonts w:ascii="Times New Roman" w:hAnsi="Times New Roman" w:cs="Times New Roman"/>
          <w:b/>
          <w:bCs/>
          <w:sz w:val="24"/>
          <w:szCs w:val="24"/>
        </w:rPr>
        <w:t>NTUK</w:t>
      </w:r>
    </w:p>
    <w:p w:rsidR="005E4819" w:rsidRPr="005E4819" w:rsidRDefault="005E4819" w:rsidP="005E4819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5E4819">
        <w:rPr>
          <w:rFonts w:ascii="Times New Roman" w:hAnsi="Times New Roman" w:cs="Times New Roman"/>
          <w:b/>
          <w:bCs/>
          <w:sz w:val="24"/>
          <w:szCs w:val="24"/>
        </w:rPr>
        <w:t>INFORMASI OBAT BERBASIS ANDROID</w:t>
      </w:r>
    </w:p>
    <w:p w:rsidR="005E4819" w:rsidRPr="005E4819" w:rsidRDefault="005E4819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5E4819" w:rsidRPr="005E4819" w:rsidRDefault="005E4819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5E4819" w:rsidRPr="005E4819" w:rsidRDefault="005E4819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5E4819" w:rsidRPr="005E4819" w:rsidRDefault="005E4819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9E64BB" w:rsidRPr="005E4819" w:rsidRDefault="00CE242E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1466850" cy="138112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G-20180622-WA0024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66850" cy="1381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E64BB" w:rsidRPr="005E4819" w:rsidRDefault="009E64BB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9E64BB" w:rsidRPr="005E4819" w:rsidRDefault="009E64BB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5E4819" w:rsidRPr="005E4819" w:rsidRDefault="005E4819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9E64BB" w:rsidRPr="005E4819" w:rsidRDefault="00C779AF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KRIPSI</w:t>
      </w:r>
    </w:p>
    <w:p w:rsidR="009E64BB" w:rsidRPr="005E4819" w:rsidRDefault="009E64BB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9E64BB" w:rsidRPr="005E4819" w:rsidRDefault="009E64BB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9E64BB" w:rsidRPr="005E4819" w:rsidRDefault="009E64BB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9E64BB" w:rsidRPr="005E4819" w:rsidRDefault="009E64BB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9E64BB" w:rsidRPr="005E4819" w:rsidRDefault="009E64BB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9E64BB" w:rsidRPr="005E4819" w:rsidRDefault="009E64BB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9E64BB" w:rsidRPr="005E4819" w:rsidRDefault="009E64BB" w:rsidP="005E4819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E4819">
        <w:rPr>
          <w:rFonts w:ascii="Times New Roman" w:hAnsi="Times New Roman" w:cs="Times New Roman"/>
          <w:b/>
          <w:bCs/>
          <w:sz w:val="24"/>
          <w:szCs w:val="24"/>
        </w:rPr>
        <w:t>NURDIANA</w:t>
      </w:r>
    </w:p>
    <w:p w:rsidR="009E64BB" w:rsidRPr="005E4819" w:rsidRDefault="009E64BB" w:rsidP="005E4819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E4819">
        <w:rPr>
          <w:rFonts w:ascii="Times New Roman" w:hAnsi="Times New Roman" w:cs="Times New Roman"/>
          <w:b/>
          <w:bCs/>
          <w:sz w:val="24"/>
          <w:szCs w:val="24"/>
        </w:rPr>
        <w:t>1629043007</w:t>
      </w:r>
    </w:p>
    <w:p w:rsidR="009E64BB" w:rsidRPr="005E4819" w:rsidRDefault="009E64BB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9E64BB" w:rsidRPr="005E4819" w:rsidRDefault="009E64BB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9E64BB" w:rsidRPr="005E4819" w:rsidRDefault="009E64BB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9E64BB" w:rsidRPr="005E4819" w:rsidRDefault="009E64BB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9E64BB" w:rsidRPr="005E4819" w:rsidRDefault="009E64BB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9E64BB" w:rsidRPr="005E4819" w:rsidRDefault="005E4819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5E4819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5E48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481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E48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4819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5E48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481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E48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4819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5E48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4819"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 w:rsidRPr="005E48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4819"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 w:rsidRPr="005E481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5E4819" w:rsidRPr="005E4819" w:rsidRDefault="005E4819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5E4819">
        <w:rPr>
          <w:rFonts w:ascii="Times New Roman" w:hAnsi="Times New Roman" w:cs="Times New Roman"/>
          <w:sz w:val="24"/>
          <w:szCs w:val="24"/>
        </w:rPr>
        <w:t>untuk</w:t>
      </w:r>
      <w:proofErr w:type="spellEnd"/>
      <w:proofErr w:type="gramEnd"/>
      <w:r w:rsidRPr="005E48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4819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5E48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4819">
        <w:rPr>
          <w:rFonts w:ascii="Times New Roman" w:hAnsi="Times New Roman" w:cs="Times New Roman"/>
          <w:sz w:val="24"/>
          <w:szCs w:val="24"/>
        </w:rPr>
        <w:t>Gelar</w:t>
      </w:r>
      <w:proofErr w:type="spellEnd"/>
      <w:r w:rsidRPr="005E48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4819">
        <w:rPr>
          <w:rFonts w:ascii="Times New Roman" w:hAnsi="Times New Roman" w:cs="Times New Roman"/>
          <w:sz w:val="24"/>
          <w:szCs w:val="24"/>
        </w:rPr>
        <w:t>Sarjana</w:t>
      </w:r>
      <w:proofErr w:type="spellEnd"/>
      <w:r w:rsidRPr="005E48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4819">
        <w:rPr>
          <w:rFonts w:ascii="Times New Roman" w:hAnsi="Times New Roman" w:cs="Times New Roman"/>
          <w:sz w:val="24"/>
          <w:szCs w:val="24"/>
        </w:rPr>
        <w:t>Pendidikan</w:t>
      </w:r>
      <w:proofErr w:type="spellEnd"/>
    </w:p>
    <w:p w:rsidR="009E64BB" w:rsidRPr="005E4819" w:rsidRDefault="009E64BB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9E64BB" w:rsidRPr="005E4819" w:rsidRDefault="009E64BB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5E4819" w:rsidRPr="005E4819" w:rsidRDefault="005E4819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5E4819" w:rsidRDefault="005E4819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9E64BB" w:rsidRPr="005E4819" w:rsidRDefault="009E64BB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E4819">
        <w:rPr>
          <w:rFonts w:ascii="Times New Roman" w:hAnsi="Times New Roman" w:cs="Times New Roman"/>
          <w:b/>
          <w:bCs/>
          <w:sz w:val="24"/>
          <w:szCs w:val="24"/>
        </w:rPr>
        <w:t>PRODI S1 PENDIDIKAN TEKNIK INFORMATIKA DAN KOMPUTER</w:t>
      </w:r>
    </w:p>
    <w:p w:rsidR="009E64BB" w:rsidRPr="005E4819" w:rsidRDefault="009E64BB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E4819">
        <w:rPr>
          <w:rFonts w:ascii="Times New Roman" w:hAnsi="Times New Roman" w:cs="Times New Roman"/>
          <w:b/>
          <w:bCs/>
          <w:sz w:val="24"/>
          <w:szCs w:val="24"/>
        </w:rPr>
        <w:t>JURUSAN PENDIDIKAN TEKNIK ELEKTRO</w:t>
      </w:r>
    </w:p>
    <w:p w:rsidR="009E64BB" w:rsidRPr="005E4819" w:rsidRDefault="009E64BB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E4819">
        <w:rPr>
          <w:rFonts w:ascii="Times New Roman" w:hAnsi="Times New Roman" w:cs="Times New Roman"/>
          <w:b/>
          <w:bCs/>
          <w:sz w:val="24"/>
          <w:szCs w:val="24"/>
        </w:rPr>
        <w:t>FAKULTAS TEKNIK</w:t>
      </w:r>
    </w:p>
    <w:p w:rsidR="009E64BB" w:rsidRPr="005E4819" w:rsidRDefault="009E64BB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E4819">
        <w:rPr>
          <w:rFonts w:ascii="Times New Roman" w:hAnsi="Times New Roman" w:cs="Times New Roman"/>
          <w:b/>
          <w:bCs/>
          <w:sz w:val="24"/>
          <w:szCs w:val="24"/>
        </w:rPr>
        <w:t>UNIVERSITAS NEGERI MAKASSAR</w:t>
      </w:r>
    </w:p>
    <w:p w:rsidR="009E64BB" w:rsidRDefault="009E64BB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E4819">
        <w:rPr>
          <w:rFonts w:ascii="Times New Roman" w:hAnsi="Times New Roman" w:cs="Times New Roman"/>
          <w:b/>
          <w:bCs/>
          <w:sz w:val="24"/>
          <w:szCs w:val="24"/>
        </w:rPr>
        <w:t>2018</w:t>
      </w:r>
    </w:p>
    <w:p w:rsidR="007322E1" w:rsidRDefault="007322E1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7322E1" w:rsidRDefault="007322E1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7322E1" w:rsidRDefault="007322E1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7322E1" w:rsidRDefault="007322E1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7322E1" w:rsidRPr="00563303" w:rsidRDefault="007322E1" w:rsidP="007322E1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63303">
        <w:rPr>
          <w:rFonts w:ascii="Times New Roman" w:hAnsi="Times New Roman" w:cs="Times New Roman"/>
          <w:b/>
          <w:sz w:val="24"/>
          <w:szCs w:val="24"/>
        </w:rPr>
        <w:lastRenderedPageBreak/>
        <w:t>ABSTRAK</w:t>
      </w:r>
    </w:p>
    <w:p w:rsidR="007322E1" w:rsidRPr="00B729A7" w:rsidRDefault="007322E1" w:rsidP="007322E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322E1" w:rsidRPr="00B729A7" w:rsidRDefault="007322E1" w:rsidP="007322E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322E1" w:rsidRPr="00B729A7" w:rsidRDefault="007322E1" w:rsidP="007322E1">
      <w:pPr>
        <w:spacing w:after="0" w:line="24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29A7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</w:p>
    <w:p w:rsidR="007322E1" w:rsidRPr="00B729A7" w:rsidRDefault="007322E1" w:rsidP="007322E1">
      <w:pPr>
        <w:spacing w:after="0" w:line="24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proofErr w:type="spellStart"/>
      <w:r w:rsidRPr="00B729A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Nurdiana</w:t>
      </w:r>
      <w:proofErr w:type="spellEnd"/>
      <w:r w:rsidRPr="00B729A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,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  <w:lang w:val="id-ID"/>
        </w:rPr>
        <w:t>1629043007</w:t>
      </w:r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proofErr w:type="spellStart"/>
      <w:r w:rsidRPr="00B729A7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Pengembangan</w:t>
      </w:r>
      <w:proofErr w:type="spellEnd"/>
      <w:r w:rsidRPr="00B729A7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 xml:space="preserve"> </w:t>
      </w:r>
      <w:proofErr w:type="spellStart"/>
      <w:r w:rsidRPr="00B729A7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Aplikasi</w:t>
      </w:r>
      <w:proofErr w:type="spellEnd"/>
      <w:r w:rsidRPr="00B729A7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 xml:space="preserve"> </w:t>
      </w:r>
      <w:proofErr w:type="spellStart"/>
      <w:r w:rsidRPr="00B729A7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Perpustakaan</w:t>
      </w:r>
      <w:proofErr w:type="spellEnd"/>
      <w:r w:rsidRPr="00B729A7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 xml:space="preserve"> Digital </w:t>
      </w:r>
      <w:proofErr w:type="spellStart"/>
      <w:r w:rsidRPr="00B729A7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untuk</w:t>
      </w:r>
      <w:proofErr w:type="spellEnd"/>
      <w:r w:rsidRPr="00B729A7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 xml:space="preserve"> </w:t>
      </w:r>
      <w:proofErr w:type="spellStart"/>
      <w:r w:rsidRPr="00B729A7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Informasi</w:t>
      </w:r>
      <w:proofErr w:type="spellEnd"/>
      <w:r w:rsidRPr="00B729A7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 xml:space="preserve"> </w:t>
      </w:r>
      <w:proofErr w:type="spellStart"/>
      <w:r w:rsidRPr="00B729A7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Obat</w:t>
      </w:r>
      <w:proofErr w:type="spellEnd"/>
      <w:r w:rsidRPr="00B729A7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 xml:space="preserve"> </w:t>
      </w:r>
      <w:proofErr w:type="spellStart"/>
      <w:r w:rsidRPr="00B729A7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Berbasis</w:t>
      </w:r>
      <w:proofErr w:type="spellEnd"/>
      <w:r w:rsidRPr="00B729A7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 xml:space="preserve"> Android. </w:t>
      </w:r>
      <w:proofErr w:type="spellStart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kripsi</w:t>
      </w:r>
      <w:proofErr w:type="spellEnd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Program </w:t>
      </w:r>
      <w:proofErr w:type="spellStart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tudi</w:t>
      </w:r>
      <w:proofErr w:type="spellEnd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didikan</w:t>
      </w:r>
      <w:proofErr w:type="spellEnd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knik</w:t>
      </w:r>
      <w:proofErr w:type="spellEnd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formatika</w:t>
      </w:r>
      <w:proofErr w:type="spellEnd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n</w:t>
      </w:r>
      <w:proofErr w:type="spellEnd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omputer</w:t>
      </w:r>
      <w:proofErr w:type="spellEnd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urusan</w:t>
      </w:r>
      <w:proofErr w:type="spellEnd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didikan</w:t>
      </w:r>
      <w:proofErr w:type="spellEnd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knik</w:t>
      </w:r>
      <w:proofErr w:type="spellEnd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lektro</w:t>
      </w:r>
      <w:proofErr w:type="spellEnd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akultas</w:t>
      </w:r>
      <w:proofErr w:type="spellEnd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knik</w:t>
      </w:r>
      <w:proofErr w:type="spellEnd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niversitas</w:t>
      </w:r>
      <w:proofErr w:type="spellEnd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egeri</w:t>
      </w:r>
      <w:proofErr w:type="spellEnd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akassar. </w:t>
      </w:r>
      <w:proofErr w:type="spellStart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mbimbing</w:t>
      </w:r>
      <w:proofErr w:type="spellEnd"/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: Al Imran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  <w:lang w:val="id-ID"/>
        </w:rPr>
        <w:t xml:space="preserve"> </w:t>
      </w:r>
      <w:proofErr w:type="spellStart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n</w:t>
      </w:r>
      <w:proofErr w:type="spellEnd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asrul</w:t>
      </w:r>
      <w:proofErr w:type="spellEnd"/>
      <w:r w:rsidRPr="00B729A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Bakri.</w:t>
      </w:r>
    </w:p>
    <w:p w:rsidR="007322E1" w:rsidRPr="00563303" w:rsidRDefault="007322E1" w:rsidP="007322E1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:rsidR="007322E1" w:rsidRPr="009F3FBD" w:rsidRDefault="007322E1" w:rsidP="007322E1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63303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633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330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633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3303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5633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330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633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5633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330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5633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330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563303"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 w:rsidRPr="0056330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633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330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5633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3303">
        <w:rPr>
          <w:rFonts w:ascii="Times New Roman" w:hAnsi="Times New Roman" w:cs="Times New Roman"/>
          <w:sz w:val="24"/>
          <w:szCs w:val="24"/>
        </w:rPr>
        <w:t>obat</w:t>
      </w:r>
      <w:proofErr w:type="spellEnd"/>
      <w:r w:rsidRPr="005633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3303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563303">
        <w:rPr>
          <w:rFonts w:ascii="Times New Roman" w:hAnsi="Times New Roman" w:cs="Times New Roman"/>
          <w:sz w:val="24"/>
          <w:szCs w:val="24"/>
        </w:rPr>
        <w:t xml:space="preserve"> android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roid Studio </w:t>
      </w:r>
      <w:proofErr w:type="spellStart"/>
      <w:r>
        <w:rPr>
          <w:rFonts w:ascii="Times New Roman" w:hAnsi="Times New Roman" w:cs="Times New Roman"/>
          <w:sz w:val="24"/>
          <w:szCs w:val="24"/>
        </w:rPr>
        <w:t>ver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.2.3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65B20">
        <w:rPr>
          <w:rFonts w:ascii="Times New Roman" w:hAnsi="Times New Roman" w:cs="Times New Roman"/>
          <w:sz w:val="24"/>
          <w:szCs w:val="24"/>
        </w:rPr>
        <w:t>jav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06964">
        <w:rPr>
          <w:rFonts w:ascii="Times New Roman" w:hAnsi="Times New Roman" w:cs="Times New Roman"/>
          <w:i/>
          <w:sz w:val="24"/>
          <w:szCs w:val="24"/>
        </w:rPr>
        <w:t xml:space="preserve">database </w:t>
      </w:r>
      <w:proofErr w:type="spellStart"/>
      <w:r w:rsidRPr="00F52951">
        <w:rPr>
          <w:rFonts w:ascii="Times New Roman" w:hAnsi="Times New Roman" w:cs="Times New Roman"/>
          <w:i/>
          <w:sz w:val="24"/>
          <w:szCs w:val="24"/>
        </w:rPr>
        <w:t>Mysq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43D5B">
        <w:rPr>
          <w:rFonts w:ascii="Times New Roman" w:hAnsi="Times New Roman" w:cs="Times New Roman"/>
          <w:i/>
          <w:sz w:val="24"/>
          <w:szCs w:val="24"/>
        </w:rPr>
        <w:t>hosting</w:t>
      </w:r>
      <w:r>
        <w:rPr>
          <w:rFonts w:ascii="Times New Roman" w:hAnsi="Times New Roman" w:cs="Times New Roman"/>
          <w:sz w:val="24"/>
          <w:szCs w:val="24"/>
        </w:rPr>
        <w:t xml:space="preserve"> admin</w:t>
      </w:r>
      <w:r>
        <w:rPr>
          <w:rFonts w:ascii="Times New Roman" w:hAnsi="Times New Roman" w:cs="Times New Roman"/>
          <w:i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F52951">
        <w:rPr>
          <w:rFonts w:ascii="Times New Roman" w:hAnsi="Times New Roman" w:cs="Times New Roman"/>
          <w:i/>
          <w:sz w:val="24"/>
          <w:szCs w:val="24"/>
        </w:rPr>
        <w:t>Software Developmen</w:t>
      </w:r>
      <w:r>
        <w:rPr>
          <w:rFonts w:ascii="Times New Roman" w:hAnsi="Times New Roman" w:cs="Times New Roman"/>
          <w:i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52951">
        <w:rPr>
          <w:rFonts w:ascii="Times New Roman" w:hAnsi="Times New Roman" w:cs="Times New Roman"/>
          <w:i/>
          <w:sz w:val="24"/>
          <w:szCs w:val="24"/>
        </w:rPr>
        <w:t xml:space="preserve">prototyping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B84">
        <w:rPr>
          <w:rFonts w:ascii="Times New Roman" w:hAnsi="Times New Roman" w:cs="Times New Roman"/>
          <w:i/>
          <w:sz w:val="24"/>
          <w:szCs w:val="24"/>
        </w:rPr>
        <w:t>prototip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A6B84">
        <w:rPr>
          <w:rFonts w:ascii="Times New Roman" w:hAnsi="Times New Roman" w:cs="Times New Roman"/>
          <w:i/>
          <w:sz w:val="24"/>
          <w:szCs w:val="24"/>
        </w:rPr>
        <w:t>prototip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kode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o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O 9126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k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93CAC">
        <w:rPr>
          <w:rFonts w:ascii="Times New Roman" w:hAnsi="Times New Roman" w:cs="Times New Roman"/>
          <w:i/>
          <w:sz w:val="24"/>
          <w:szCs w:val="24"/>
        </w:rPr>
        <w:t xml:space="preserve">functionality, </w:t>
      </w:r>
      <w:r>
        <w:rPr>
          <w:rFonts w:ascii="Times New Roman" w:hAnsi="Times New Roman" w:cs="Times New Roman"/>
          <w:i/>
          <w:sz w:val="24"/>
          <w:szCs w:val="24"/>
        </w:rPr>
        <w:t xml:space="preserve">usability, </w:t>
      </w:r>
      <w:r w:rsidRPr="00E93CAC">
        <w:rPr>
          <w:rFonts w:ascii="Times New Roman" w:hAnsi="Times New Roman" w:cs="Times New Roman"/>
          <w:i/>
          <w:sz w:val="24"/>
          <w:szCs w:val="24"/>
        </w:rPr>
        <w:t xml:space="preserve">portability, </w:t>
      </w:r>
      <w:proofErr w:type="spellStart"/>
      <w:r w:rsidRPr="00E93CAC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E93CAC"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reliability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O 9126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F3FBD">
        <w:rPr>
          <w:rFonts w:ascii="Times New Roman" w:hAnsi="Times New Roman" w:cs="Times New Roman"/>
          <w:i/>
          <w:sz w:val="24"/>
          <w:szCs w:val="24"/>
        </w:rPr>
        <w:t>functionalit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F3FBD">
        <w:rPr>
          <w:rFonts w:ascii="Times New Roman" w:hAnsi="Times New Roman" w:cs="Times New Roman"/>
          <w:i/>
          <w:sz w:val="24"/>
          <w:szCs w:val="24"/>
        </w:rPr>
        <w:t>usability</w:t>
      </w:r>
      <w:r w:rsidRPr="009F3F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F3FBD">
        <w:rPr>
          <w:rFonts w:ascii="Times New Roman" w:hAnsi="Times New Roman" w:cs="Times New Roman"/>
          <w:i/>
          <w:sz w:val="24"/>
          <w:szCs w:val="24"/>
        </w:rPr>
        <w:t xml:space="preserve">portability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0843">
        <w:rPr>
          <w:rFonts w:ascii="Times New Roman" w:hAnsi="Times New Roman" w:cs="Times New Roman"/>
          <w:i/>
          <w:sz w:val="24"/>
          <w:szCs w:val="24"/>
        </w:rPr>
        <w:t>handphon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roid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u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62C0A">
        <w:rPr>
          <w:rFonts w:ascii="Times New Roman" w:hAnsi="Times New Roman" w:cs="Times New Roman"/>
          <w:i/>
          <w:sz w:val="24"/>
          <w:szCs w:val="24"/>
        </w:rPr>
        <w:t>reliabilit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gik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7322E1" w:rsidRDefault="007322E1" w:rsidP="007322E1">
      <w:pPr>
        <w:autoSpaceDE w:val="0"/>
        <w:autoSpaceDN w:val="0"/>
        <w:adjustRightInd w:val="0"/>
        <w:spacing w:after="0" w:line="240" w:lineRule="auto"/>
        <w:ind w:firstLine="450"/>
        <w:jc w:val="both"/>
        <w:rPr>
          <w:rFonts w:ascii="Times New Roman" w:hAnsi="Times New Roman" w:cs="Times New Roman"/>
          <w:sz w:val="24"/>
          <w:szCs w:val="24"/>
        </w:rPr>
      </w:pPr>
    </w:p>
    <w:p w:rsidR="007322E1" w:rsidRDefault="007322E1" w:rsidP="007322E1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103EB" w:rsidRDefault="007322E1" w:rsidP="007322E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32195">
        <w:rPr>
          <w:rFonts w:ascii="Times New Roman" w:hAnsi="Times New Roman" w:cs="Times New Roman"/>
          <w:b/>
          <w:sz w:val="24"/>
          <w:szCs w:val="24"/>
        </w:rPr>
        <w:t xml:space="preserve">Kata </w:t>
      </w:r>
      <w:proofErr w:type="spellStart"/>
      <w:proofErr w:type="gramStart"/>
      <w:r w:rsidRPr="00332195">
        <w:rPr>
          <w:rFonts w:ascii="Times New Roman" w:hAnsi="Times New Roman" w:cs="Times New Roman"/>
          <w:b/>
          <w:sz w:val="24"/>
          <w:szCs w:val="24"/>
        </w:rPr>
        <w:t>Kunci</w:t>
      </w:r>
      <w:proofErr w:type="spellEnd"/>
      <w:r w:rsidRPr="00332195">
        <w:rPr>
          <w:rFonts w:ascii="Times New Roman" w:hAnsi="Times New Roman" w:cs="Times New Roman"/>
          <w:b/>
          <w:sz w:val="24"/>
          <w:szCs w:val="24"/>
        </w:rPr>
        <w:t xml:space="preserve"> :</w:t>
      </w:r>
      <w:proofErr w:type="gramEnd"/>
      <w:r w:rsidRPr="00332195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ndroid, </w:t>
      </w:r>
      <w:proofErr w:type="spellStart"/>
      <w:r>
        <w:rPr>
          <w:rFonts w:ascii="Times New Roman" w:hAnsi="Times New Roman" w:cs="Times New Roman"/>
          <w:sz w:val="24"/>
          <w:szCs w:val="24"/>
        </w:rPr>
        <w:t>Ob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A103EB" w:rsidRDefault="00A103EB" w:rsidP="007322E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103EB" w:rsidRDefault="00A103EB" w:rsidP="007322E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103EB" w:rsidRDefault="00A103EB" w:rsidP="007322E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103EB" w:rsidRDefault="00A103EB" w:rsidP="007322E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103EB" w:rsidRDefault="00A103EB" w:rsidP="007322E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103EB" w:rsidRDefault="00A103EB" w:rsidP="007322E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7322E1" w:rsidRDefault="007322E1" w:rsidP="007322E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7322E1" w:rsidRDefault="007322E1" w:rsidP="007322E1">
      <w:pPr>
        <w:spacing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</w:pPr>
      <w:r w:rsidRPr="007322E1">
        <w:rPr>
          <w:rFonts w:ascii="Times New Roman" w:hAnsi="Times New Roman" w:cs="Times New Roman"/>
          <w:b/>
          <w:sz w:val="24"/>
          <w:szCs w:val="24"/>
        </w:rPr>
        <w:lastRenderedPageBreak/>
        <w:t>DAFTAR PUSTAKA</w:t>
      </w:r>
    </w:p>
    <w:p w:rsidR="007322E1" w:rsidRDefault="007322E1" w:rsidP="007322E1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instrText>ADDIN CSL_CITATION {"citationItems":[{"id":"ITEM-1","itemData":{"ISSN":"2477-2518","author":[{"dropping-particle":"","family":"Rais","given":"Muhammad","non-dropping-particle":"","parse-names":false,"suffix":""},{"dropping-particle":"","family":"Riska","given":"Muhammad","non-dropping-particle":"","parse-names":false,"suffix":""}],"container-title":"Jurnal Psikologi Pendidikan dan Konseling: Jurnal Kajian Psikologi Pendidikan dan Bimbingan Konseling","id":"ITEM-1","issue":"1","issued":{"date-parts":[["2018"]]},"page":"38-46","title":"Pembelajaran Interaktif Edu-Game Pengenalan Profesi Berbasis Android Pada Siswa Paud","type":"article-journal","volume":"4"},"uris":["http://www.mendeley.com/documents/?uuid=c8e2edb5-529a-454e-afda-6693949d9c86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fldChar w:fldCharType="separate"/>
      </w:r>
      <w:r w:rsidRPr="007322E1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[1]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fldChar w:fldCharType="end"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instrText>ADDIN CSL_CITATION {"citationItems":[{"id":"ITEM-1","itemData":{"ISBN":"1742-6596","author":[{"dropping-particle":"","family":"Rahman","given":"Abdul","non-dropping-particle":"","parse-names":false,"suffix":""},{"dropping-particle":"","family":"Usman","given":"Mulbar","non-dropping-particle":"","parse-names":false,"suffix":""},{"dropping-particle":"","family":"Ahmar","given":"Ansari Saleh","non-dropping-particle":"","parse-names":false,"suffix":""}],"container-title":"Journal of Physics: Conference Series","id":"ITEM-1","issue":"1","issued":{"date-parts":[["2018"]]},"page":"12168","publisher":"IOP Publishing","title":"The Development of Android and Web-based Logical Thinking Measurement Tools as an Alternative Solution for Research Instruments","type":"paper-conference","volume":"1028"},"uris":["http://www.mendeley.com/documents/?uuid=fc5647b4-1c48-4585-8ba4-501b48d6caf2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fldChar w:fldCharType="separate"/>
      </w:r>
      <w:r w:rsidRPr="007322E1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[2]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fldChar w:fldCharType="end"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instrText>ADDIN CSL_CITATION {"citationItems":[{"id":"ITEM-1","itemData":{"author":[{"dropping-particle":"","family":"Jaya","given":"Hendra","non-dropping-particle":"","parse-names":false,"suffix":""}],"id":"ITEM-1","issued":{"date-parts":[["2015"]]},"title":"Attitude Assesment Students Of Vocational School Toward Using Android Based Simulation Laboratory","type":"article-journal"},"uris":["http://www.mendeley.com/documents/?uuid=430e9b92-e00b-4edc-bea6-b9db2a19b62f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fldChar w:fldCharType="separate"/>
      </w:r>
      <w:r w:rsidRPr="007322E1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[3]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fldChar w:fldCharType="end"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instrText>ADDIN CSL_CITATION {"citationItems":[{"id":"ITEM-1","itemData":{"ISSN":"2549-6670","author":[{"dropping-particle":"","family":"Haryoko","given":"Sapto","non-dropping-particle":"","parse-names":false,"suffix":""},{"dropping-particle":"","family":"Jaya","given":"Hendra","non-dropping-particle":"","parse-names":false,"suffix":""}],"container-title":"Paedagogia","id":"ITEM-1","issue":"2","issued":{"date-parts":[["2016"]]},"page":"102-118","title":"MULTIMEDIA ANIMASI BERBASIS ANDROID “MABA” UNTUK MATA PELAJARAN PRODUKTIF DI SMK","type":"article-journal","volume":"19"},"uris":["http://www.mendeley.com/documents/?uuid=f1709268-1a20-4aaf-abea-855df6ca0731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fldChar w:fldCharType="separate"/>
      </w:r>
      <w:r w:rsidRPr="007322E1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[4]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fldChar w:fldCharType="end"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fldChar w:fldCharType="begin" w:fldLock="1"/>
      </w:r>
      <w:r w:rsidR="00DA2B35"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instrText>ADDIN CSL_CITATION {"citationItems":[{"id":"ITEM-1","itemData":{"author":[{"dropping-particle":"","family":"Saing","given":"Muh Risal","non-dropping-particle":"","parse-names":false,"suffix":""},{"dropping-particle":"","family":"Zain","given":"Satria Gunawan","non-dropping-particle":"","parse-names":false,"suffix":""}],"container-title":"Seminar Nasional Lembaga Penelitian UNM","id":"ITEM-1","issue":"1","issued":{"date-parts":[["2017"]]},"title":"Aplikasi Augmented Reality Pengenalan Transportasi Darat, Laut Dan Udara Berbasis Android","type":"paper-conference","volume":"2"},"uris":["http://www.mendeley.com/documents/?uuid=4c9745cb-1f87-4c45-b91e-839f3a746e01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fldChar w:fldCharType="separate"/>
      </w:r>
      <w:r w:rsidRPr="007322E1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[5]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fldChar w:fldCharType="end"/>
      </w:r>
      <w:r w:rsidR="00DA2B35"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fldChar w:fldCharType="begin" w:fldLock="1"/>
      </w:r>
      <w:r w:rsidR="00A103EB"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instrText>ADDIN CSL_CITATION {"citationItems":[{"id":"ITEM-1","itemData":{"ISSN":"1829-7021","author":[{"dropping-particle":"","family":"Jaya","given":"Hendra Jaya","non-dropping-particle":"","parse-names":false,"suffix":""}],"container-title":"Elektronika Telekomunikasi &amp; Computer","id":"ITEM-1","issue":"2","issued":{"date-parts":[["2016"]]},"title":"APLIKASI SISTEM INFORMASI NILAI INDEKS PRESTASI MAHASISWA JURUSAN TEKNIK ELEKTRONIKA BERBASIS SMS (SHORT MESSAGE SERVICE) GATEWAY","type":"article-journal","volume":"11"},"uris":["http://www.mendeley.com/documents/?uuid=ee41739b-a159-46c1-b5ba-a2cde7906adc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DA2B35"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fldChar w:fldCharType="separate"/>
      </w:r>
      <w:r w:rsidR="00DA2B35" w:rsidRPr="00DA2B35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[6]</w:t>
      </w:r>
      <w:r w:rsidR="00DA2B35"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fldChar w:fldCharType="end"/>
      </w:r>
      <w:r w:rsidR="00A103EB"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fldChar w:fldCharType="begin" w:fldLock="1"/>
      </w:r>
      <w:r w:rsidR="00A103EB"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instrText>ADDIN CSL_CITATION {"citationItems":[{"id":"ITEM-1","itemData":{"ISSN":"2085-8817","author":[{"dropping-particle":"","family":"Suhartono","given":"Suhartono","non-dropping-particle":"","parse-names":false,"suffix":""}],"container-title":"DINAMIKA: Jurnal Ilmiah Teknik Mesin","id":"ITEM-1","issue":"2","issued":{"date-parts":[["2015"]]},"title":"DESAIN SISTEM MOBILE WEB STORE MENGGUNAKAN CODEIGNITER, MYSQL, DAN JQUERY MOBILE","type":"article-journal","volume":"6"},"uris":["http://www.mendeley.com/documents/?uuid=0f109c68-516b-4c76-a442-26b29fb43cbd"]}],"mendeley":{"formattedCitation":"[7]","plainTextFormattedCitation":"[7]"},"properties":{"noteIndex":0},"schema":"https://github.com/citation-style-language/schema/raw/master/csl-citation.json"}</w:instrText>
      </w:r>
      <w:r w:rsidR="00A103EB"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fldChar w:fldCharType="separate"/>
      </w:r>
      <w:r w:rsidR="00A103EB" w:rsidRPr="00A103EB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[7]</w:t>
      </w:r>
      <w:r w:rsidR="00A103EB"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fldChar w:fldCharType="end"/>
      </w:r>
      <w:bookmarkStart w:id="0" w:name="_GoBack"/>
      <w:bookmarkEnd w:id="0"/>
    </w:p>
    <w:p w:rsidR="00A103EB" w:rsidRPr="00A103EB" w:rsidRDefault="007322E1" w:rsidP="00A103E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fldChar w:fldCharType="separate"/>
      </w:r>
      <w:r w:rsidR="00A103EB" w:rsidRPr="00A103EB">
        <w:rPr>
          <w:rFonts w:ascii="Times New Roman" w:hAnsi="Times New Roman" w:cs="Times New Roman"/>
          <w:noProof/>
          <w:sz w:val="24"/>
          <w:szCs w:val="24"/>
        </w:rPr>
        <w:t>[1]</w:t>
      </w:r>
      <w:r w:rsidR="00A103EB" w:rsidRPr="00A103EB">
        <w:rPr>
          <w:rFonts w:ascii="Times New Roman" w:hAnsi="Times New Roman" w:cs="Times New Roman"/>
          <w:noProof/>
          <w:sz w:val="24"/>
          <w:szCs w:val="24"/>
        </w:rPr>
        <w:tab/>
        <w:t xml:space="preserve">M. Rais and M. Riska, “Pembelajaran Interaktif Edu-Game Pengenalan Profesi Berbasis Android Pada Siswa Paud,” </w:t>
      </w:r>
      <w:r w:rsidR="00A103EB" w:rsidRPr="00A103EB">
        <w:rPr>
          <w:rFonts w:ascii="Times New Roman" w:hAnsi="Times New Roman" w:cs="Times New Roman"/>
          <w:i/>
          <w:iCs/>
          <w:noProof/>
          <w:sz w:val="24"/>
          <w:szCs w:val="24"/>
        </w:rPr>
        <w:t>J. Psikol. Pendidik. dan Konseling J. Kaji. Psikol. Pendidik. dan Bimbing. Konseling</w:t>
      </w:r>
      <w:r w:rsidR="00A103EB" w:rsidRPr="00A103EB">
        <w:rPr>
          <w:rFonts w:ascii="Times New Roman" w:hAnsi="Times New Roman" w:cs="Times New Roman"/>
          <w:noProof/>
          <w:sz w:val="24"/>
          <w:szCs w:val="24"/>
        </w:rPr>
        <w:t>, vol. 4, no. 1, pp. 38–46, 2018.</w:t>
      </w:r>
    </w:p>
    <w:p w:rsidR="00A103EB" w:rsidRPr="00A103EB" w:rsidRDefault="00A103EB" w:rsidP="00A103E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A103EB">
        <w:rPr>
          <w:rFonts w:ascii="Times New Roman" w:hAnsi="Times New Roman" w:cs="Times New Roman"/>
          <w:noProof/>
          <w:sz w:val="24"/>
          <w:szCs w:val="24"/>
        </w:rPr>
        <w:t>[2]</w:t>
      </w:r>
      <w:r w:rsidRPr="00A103EB">
        <w:rPr>
          <w:rFonts w:ascii="Times New Roman" w:hAnsi="Times New Roman" w:cs="Times New Roman"/>
          <w:noProof/>
          <w:sz w:val="24"/>
          <w:szCs w:val="24"/>
        </w:rPr>
        <w:tab/>
        <w:t xml:space="preserve">A. Rahman, M. Usman, and A. S. Ahmar, “The Development of Android and Web-based Logical Thinking Measurement Tools as an Alternative Solution for Research Instruments,” in </w:t>
      </w:r>
      <w:r w:rsidRPr="00A103EB">
        <w:rPr>
          <w:rFonts w:ascii="Times New Roman" w:hAnsi="Times New Roman" w:cs="Times New Roman"/>
          <w:i/>
          <w:iCs/>
          <w:noProof/>
          <w:sz w:val="24"/>
          <w:szCs w:val="24"/>
        </w:rPr>
        <w:t>Journal of Physics: Conference Series</w:t>
      </w:r>
      <w:r w:rsidRPr="00A103EB">
        <w:rPr>
          <w:rFonts w:ascii="Times New Roman" w:hAnsi="Times New Roman" w:cs="Times New Roman"/>
          <w:noProof/>
          <w:sz w:val="24"/>
          <w:szCs w:val="24"/>
        </w:rPr>
        <w:t>, 2018, vol. 1028, no. 1, p. 12168.</w:t>
      </w:r>
    </w:p>
    <w:p w:rsidR="00A103EB" w:rsidRPr="00A103EB" w:rsidRDefault="00A103EB" w:rsidP="00A103E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A103EB">
        <w:rPr>
          <w:rFonts w:ascii="Times New Roman" w:hAnsi="Times New Roman" w:cs="Times New Roman"/>
          <w:noProof/>
          <w:sz w:val="24"/>
          <w:szCs w:val="24"/>
        </w:rPr>
        <w:t>[3]</w:t>
      </w:r>
      <w:r w:rsidRPr="00A103EB">
        <w:rPr>
          <w:rFonts w:ascii="Times New Roman" w:hAnsi="Times New Roman" w:cs="Times New Roman"/>
          <w:noProof/>
          <w:sz w:val="24"/>
          <w:szCs w:val="24"/>
        </w:rPr>
        <w:tab/>
        <w:t>H. Jaya, “Attitude Assesment Students Of Vocational School Toward Using Android Based Simulation Laboratory,” 2015.</w:t>
      </w:r>
    </w:p>
    <w:p w:rsidR="00A103EB" w:rsidRPr="00A103EB" w:rsidRDefault="00A103EB" w:rsidP="00A103E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A103EB">
        <w:rPr>
          <w:rFonts w:ascii="Times New Roman" w:hAnsi="Times New Roman" w:cs="Times New Roman"/>
          <w:noProof/>
          <w:sz w:val="24"/>
          <w:szCs w:val="24"/>
        </w:rPr>
        <w:t>[4]</w:t>
      </w:r>
      <w:r w:rsidRPr="00A103EB">
        <w:rPr>
          <w:rFonts w:ascii="Times New Roman" w:hAnsi="Times New Roman" w:cs="Times New Roman"/>
          <w:noProof/>
          <w:sz w:val="24"/>
          <w:szCs w:val="24"/>
        </w:rPr>
        <w:tab/>
        <w:t xml:space="preserve">S. Haryoko and H. Jaya, “MULTIMEDIA ANIMASI BERBASIS ANDROID ‘MABA’ UNTUK MATA PELAJARAN PRODUKTIF DI SMK,” </w:t>
      </w:r>
      <w:r w:rsidRPr="00A103EB">
        <w:rPr>
          <w:rFonts w:ascii="Times New Roman" w:hAnsi="Times New Roman" w:cs="Times New Roman"/>
          <w:i/>
          <w:iCs/>
          <w:noProof/>
          <w:sz w:val="24"/>
          <w:szCs w:val="24"/>
        </w:rPr>
        <w:t>Paedagogia</w:t>
      </w:r>
      <w:r w:rsidRPr="00A103EB">
        <w:rPr>
          <w:rFonts w:ascii="Times New Roman" w:hAnsi="Times New Roman" w:cs="Times New Roman"/>
          <w:noProof/>
          <w:sz w:val="24"/>
          <w:szCs w:val="24"/>
        </w:rPr>
        <w:t>, vol. 19, no. 2, pp. 102–118, 2016.</w:t>
      </w:r>
    </w:p>
    <w:p w:rsidR="00A103EB" w:rsidRPr="00A103EB" w:rsidRDefault="00A103EB" w:rsidP="00A103E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A103EB">
        <w:rPr>
          <w:rFonts w:ascii="Times New Roman" w:hAnsi="Times New Roman" w:cs="Times New Roman"/>
          <w:noProof/>
          <w:sz w:val="24"/>
          <w:szCs w:val="24"/>
        </w:rPr>
        <w:t>[5]</w:t>
      </w:r>
      <w:r w:rsidRPr="00A103EB">
        <w:rPr>
          <w:rFonts w:ascii="Times New Roman" w:hAnsi="Times New Roman" w:cs="Times New Roman"/>
          <w:noProof/>
          <w:sz w:val="24"/>
          <w:szCs w:val="24"/>
        </w:rPr>
        <w:tab/>
        <w:t xml:space="preserve">M. R. Saing and S. G. Zain, “Aplikasi Augmented Reality Pengenalan Transportasi Darat, Laut Dan Udara Berbasis Android,” in </w:t>
      </w:r>
      <w:r w:rsidRPr="00A103EB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Lembaga Penelitian UNM</w:t>
      </w:r>
      <w:r w:rsidRPr="00A103EB">
        <w:rPr>
          <w:rFonts w:ascii="Times New Roman" w:hAnsi="Times New Roman" w:cs="Times New Roman"/>
          <w:noProof/>
          <w:sz w:val="24"/>
          <w:szCs w:val="24"/>
        </w:rPr>
        <w:t>, 2017, vol. 2, no. 1.</w:t>
      </w:r>
    </w:p>
    <w:p w:rsidR="00A103EB" w:rsidRPr="00A103EB" w:rsidRDefault="00A103EB" w:rsidP="00A103E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A103EB">
        <w:rPr>
          <w:rFonts w:ascii="Times New Roman" w:hAnsi="Times New Roman" w:cs="Times New Roman"/>
          <w:noProof/>
          <w:sz w:val="24"/>
          <w:szCs w:val="24"/>
        </w:rPr>
        <w:t>[6]</w:t>
      </w:r>
      <w:r w:rsidRPr="00A103EB">
        <w:rPr>
          <w:rFonts w:ascii="Times New Roman" w:hAnsi="Times New Roman" w:cs="Times New Roman"/>
          <w:noProof/>
          <w:sz w:val="24"/>
          <w:szCs w:val="24"/>
        </w:rPr>
        <w:tab/>
        <w:t xml:space="preserve">H. J. Jaya, “APLIKASI SISTEM INFORMASI NILAI INDEKS PRESTASI MAHASISWA JURUSAN TEKNIK ELEKTRONIKA BERBASIS SMS (SHORT MESSAGE SERVICE) GATEWAY,” </w:t>
      </w:r>
      <w:r w:rsidRPr="00A103EB">
        <w:rPr>
          <w:rFonts w:ascii="Times New Roman" w:hAnsi="Times New Roman" w:cs="Times New Roman"/>
          <w:i/>
          <w:iCs/>
          <w:noProof/>
          <w:sz w:val="24"/>
          <w:szCs w:val="24"/>
        </w:rPr>
        <w:t>Elektron. Telekomun. Comput.</w:t>
      </w:r>
      <w:r w:rsidRPr="00A103EB">
        <w:rPr>
          <w:rFonts w:ascii="Times New Roman" w:hAnsi="Times New Roman" w:cs="Times New Roman"/>
          <w:noProof/>
          <w:sz w:val="24"/>
          <w:szCs w:val="24"/>
        </w:rPr>
        <w:t>, vol. 11, no. 2, 2016.</w:t>
      </w:r>
    </w:p>
    <w:p w:rsidR="00A103EB" w:rsidRPr="00A103EB" w:rsidRDefault="00A103EB" w:rsidP="00A103E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A103EB">
        <w:rPr>
          <w:rFonts w:ascii="Times New Roman" w:hAnsi="Times New Roman" w:cs="Times New Roman"/>
          <w:noProof/>
          <w:sz w:val="24"/>
          <w:szCs w:val="24"/>
        </w:rPr>
        <w:t>[7]</w:t>
      </w:r>
      <w:r w:rsidRPr="00A103EB">
        <w:rPr>
          <w:rFonts w:ascii="Times New Roman" w:hAnsi="Times New Roman" w:cs="Times New Roman"/>
          <w:noProof/>
          <w:sz w:val="24"/>
          <w:szCs w:val="24"/>
        </w:rPr>
        <w:tab/>
        <w:t xml:space="preserve">S. Suhartono, “DESAIN SISTEM MOBILE WEB STORE MENGGUNAKAN CODEIGNITER, MYSQL, DAN JQUERY MOBILE,” </w:t>
      </w:r>
      <w:r w:rsidRPr="00A103EB">
        <w:rPr>
          <w:rFonts w:ascii="Times New Roman" w:hAnsi="Times New Roman" w:cs="Times New Roman"/>
          <w:i/>
          <w:iCs/>
          <w:noProof/>
          <w:sz w:val="24"/>
          <w:szCs w:val="24"/>
        </w:rPr>
        <w:t>Din. J. Ilm. Tek. Mesin</w:t>
      </w:r>
      <w:r w:rsidRPr="00A103EB">
        <w:rPr>
          <w:rFonts w:ascii="Times New Roman" w:hAnsi="Times New Roman" w:cs="Times New Roman"/>
          <w:noProof/>
          <w:sz w:val="24"/>
          <w:szCs w:val="24"/>
        </w:rPr>
        <w:t>, vol. 6, no. 2, 2015.</w:t>
      </w:r>
    </w:p>
    <w:p w:rsidR="007322E1" w:rsidRDefault="007322E1" w:rsidP="007322E1">
      <w:pPr>
        <w:spacing w:line="24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fldChar w:fldCharType="end"/>
      </w:r>
    </w:p>
    <w:p w:rsidR="007322E1" w:rsidRDefault="007322E1" w:rsidP="007322E1">
      <w:pPr>
        <w:spacing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</w:pPr>
    </w:p>
    <w:p w:rsidR="007322E1" w:rsidRDefault="007322E1" w:rsidP="007322E1">
      <w:pPr>
        <w:spacing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</w:pPr>
    </w:p>
    <w:p w:rsidR="007322E1" w:rsidRDefault="007322E1" w:rsidP="007322E1">
      <w:pPr>
        <w:spacing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</w:pPr>
    </w:p>
    <w:p w:rsidR="007322E1" w:rsidRDefault="007322E1" w:rsidP="007322E1">
      <w:pPr>
        <w:spacing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</w:pPr>
    </w:p>
    <w:p w:rsidR="007322E1" w:rsidRDefault="007322E1" w:rsidP="007322E1">
      <w:pPr>
        <w:spacing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</w:pPr>
    </w:p>
    <w:p w:rsidR="007322E1" w:rsidRPr="005E4819" w:rsidRDefault="007322E1" w:rsidP="009E64B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9E64BB" w:rsidRDefault="009E64BB" w:rsidP="009E64BB">
      <w:pPr>
        <w:rPr>
          <w:lang w:val="id-ID"/>
        </w:rPr>
      </w:pPr>
    </w:p>
    <w:p w:rsidR="009E64BB" w:rsidRDefault="009E64BB" w:rsidP="009E64BB">
      <w:pPr>
        <w:rPr>
          <w:lang w:val="id-ID"/>
        </w:rPr>
      </w:pPr>
    </w:p>
    <w:sectPr w:rsidR="009E64BB" w:rsidSect="00075B24">
      <w:pgSz w:w="11907" w:h="16839" w:code="9"/>
      <w:pgMar w:top="2268" w:right="1701" w:bottom="1701" w:left="2268" w:header="1009" w:footer="1009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5569E" w:rsidRDefault="0005569E" w:rsidP="002656D8">
      <w:pPr>
        <w:spacing w:after="0" w:line="240" w:lineRule="auto"/>
      </w:pPr>
      <w:r>
        <w:separator/>
      </w:r>
    </w:p>
  </w:endnote>
  <w:endnote w:type="continuationSeparator" w:id="0">
    <w:p w:rsidR="0005569E" w:rsidRDefault="0005569E" w:rsidP="002656D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roid Sans Fallback">
    <w:altName w:val="Times New Roman"/>
    <w:panose1 w:val="00000000000000000000"/>
    <w:charset w:val="00"/>
    <w:family w:val="roman"/>
    <w:notTrueType/>
    <w:pitch w:val="default"/>
  </w:font>
  <w:font w:name="FreeSans">
    <w:altName w:val="Times New Roman"/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5569E" w:rsidRDefault="0005569E" w:rsidP="002656D8">
      <w:pPr>
        <w:spacing w:after="0" w:line="240" w:lineRule="auto"/>
      </w:pPr>
      <w:r>
        <w:separator/>
      </w:r>
    </w:p>
  </w:footnote>
  <w:footnote w:type="continuationSeparator" w:id="0">
    <w:p w:rsidR="0005569E" w:rsidRDefault="0005569E" w:rsidP="002656D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2B751B"/>
    <w:multiLevelType w:val="hybridMultilevel"/>
    <w:tmpl w:val="A08A7BA2"/>
    <w:lvl w:ilvl="0" w:tplc="04210019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" w15:restartNumberingAfterBreak="0">
    <w:nsid w:val="02103D4C"/>
    <w:multiLevelType w:val="hybridMultilevel"/>
    <w:tmpl w:val="CA745B3A"/>
    <w:lvl w:ilvl="0" w:tplc="372E3DAC">
      <w:start w:val="1"/>
      <w:numFmt w:val="decimal"/>
      <w:lvlText w:val="%1)"/>
      <w:lvlJc w:val="left"/>
      <w:pPr>
        <w:ind w:left="1146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" w15:restartNumberingAfterBreak="0">
    <w:nsid w:val="02E77CD8"/>
    <w:multiLevelType w:val="hybridMultilevel"/>
    <w:tmpl w:val="6492B2A0"/>
    <w:lvl w:ilvl="0" w:tplc="04210017">
      <w:start w:val="1"/>
      <w:numFmt w:val="lowerLetter"/>
      <w:lvlText w:val="%1)"/>
      <w:lvlJc w:val="left"/>
      <w:pPr>
        <w:ind w:left="644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" w15:restartNumberingAfterBreak="0">
    <w:nsid w:val="03691076"/>
    <w:multiLevelType w:val="hybridMultilevel"/>
    <w:tmpl w:val="6DC2331A"/>
    <w:lvl w:ilvl="0" w:tplc="D27690B0">
      <w:start w:val="1"/>
      <w:numFmt w:val="lowerLetter"/>
      <w:lvlText w:val="%1)"/>
      <w:lvlJc w:val="left"/>
      <w:pPr>
        <w:ind w:left="704" w:hanging="360"/>
      </w:pPr>
      <w:rPr>
        <w:rFonts w:hint="default"/>
        <w:b/>
        <w:i w:val="0"/>
      </w:rPr>
    </w:lvl>
    <w:lvl w:ilvl="1" w:tplc="04210019" w:tentative="1">
      <w:start w:val="1"/>
      <w:numFmt w:val="lowerLetter"/>
      <w:lvlText w:val="%2."/>
      <w:lvlJc w:val="left"/>
      <w:pPr>
        <w:ind w:left="1424" w:hanging="360"/>
      </w:pPr>
    </w:lvl>
    <w:lvl w:ilvl="2" w:tplc="0421001B" w:tentative="1">
      <w:start w:val="1"/>
      <w:numFmt w:val="lowerRoman"/>
      <w:lvlText w:val="%3."/>
      <w:lvlJc w:val="right"/>
      <w:pPr>
        <w:ind w:left="2144" w:hanging="180"/>
      </w:pPr>
    </w:lvl>
    <w:lvl w:ilvl="3" w:tplc="0421000F" w:tentative="1">
      <w:start w:val="1"/>
      <w:numFmt w:val="decimal"/>
      <w:lvlText w:val="%4."/>
      <w:lvlJc w:val="left"/>
      <w:pPr>
        <w:ind w:left="2864" w:hanging="360"/>
      </w:pPr>
    </w:lvl>
    <w:lvl w:ilvl="4" w:tplc="04210019" w:tentative="1">
      <w:start w:val="1"/>
      <w:numFmt w:val="lowerLetter"/>
      <w:lvlText w:val="%5."/>
      <w:lvlJc w:val="left"/>
      <w:pPr>
        <w:ind w:left="3584" w:hanging="360"/>
      </w:pPr>
    </w:lvl>
    <w:lvl w:ilvl="5" w:tplc="0421001B" w:tentative="1">
      <w:start w:val="1"/>
      <w:numFmt w:val="lowerRoman"/>
      <w:lvlText w:val="%6."/>
      <w:lvlJc w:val="right"/>
      <w:pPr>
        <w:ind w:left="4304" w:hanging="180"/>
      </w:pPr>
    </w:lvl>
    <w:lvl w:ilvl="6" w:tplc="0421000F" w:tentative="1">
      <w:start w:val="1"/>
      <w:numFmt w:val="decimal"/>
      <w:lvlText w:val="%7."/>
      <w:lvlJc w:val="left"/>
      <w:pPr>
        <w:ind w:left="5024" w:hanging="360"/>
      </w:pPr>
    </w:lvl>
    <w:lvl w:ilvl="7" w:tplc="04210019" w:tentative="1">
      <w:start w:val="1"/>
      <w:numFmt w:val="lowerLetter"/>
      <w:lvlText w:val="%8."/>
      <w:lvlJc w:val="left"/>
      <w:pPr>
        <w:ind w:left="5744" w:hanging="360"/>
      </w:pPr>
    </w:lvl>
    <w:lvl w:ilvl="8" w:tplc="0421001B" w:tentative="1">
      <w:start w:val="1"/>
      <w:numFmt w:val="lowerRoman"/>
      <w:lvlText w:val="%9."/>
      <w:lvlJc w:val="right"/>
      <w:pPr>
        <w:ind w:left="6464" w:hanging="180"/>
      </w:pPr>
    </w:lvl>
  </w:abstractNum>
  <w:abstractNum w:abstractNumId="4" w15:restartNumberingAfterBreak="0">
    <w:nsid w:val="03BA2271"/>
    <w:multiLevelType w:val="hybridMultilevel"/>
    <w:tmpl w:val="B4468B18"/>
    <w:lvl w:ilvl="0" w:tplc="8AC416EC">
      <w:start w:val="1"/>
      <w:numFmt w:val="decimal"/>
      <w:lvlText w:val="%1)"/>
      <w:lvlJc w:val="left"/>
      <w:pPr>
        <w:ind w:left="135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73" w:hanging="360"/>
      </w:pPr>
    </w:lvl>
    <w:lvl w:ilvl="2" w:tplc="0421001B" w:tentative="1">
      <w:start w:val="1"/>
      <w:numFmt w:val="lowerRoman"/>
      <w:lvlText w:val="%3."/>
      <w:lvlJc w:val="right"/>
      <w:pPr>
        <w:ind w:left="2793" w:hanging="180"/>
      </w:pPr>
    </w:lvl>
    <w:lvl w:ilvl="3" w:tplc="0421000F" w:tentative="1">
      <w:start w:val="1"/>
      <w:numFmt w:val="decimal"/>
      <w:lvlText w:val="%4."/>
      <w:lvlJc w:val="left"/>
      <w:pPr>
        <w:ind w:left="3513" w:hanging="360"/>
      </w:pPr>
    </w:lvl>
    <w:lvl w:ilvl="4" w:tplc="04210019" w:tentative="1">
      <w:start w:val="1"/>
      <w:numFmt w:val="lowerLetter"/>
      <w:lvlText w:val="%5."/>
      <w:lvlJc w:val="left"/>
      <w:pPr>
        <w:ind w:left="4233" w:hanging="360"/>
      </w:pPr>
    </w:lvl>
    <w:lvl w:ilvl="5" w:tplc="0421001B" w:tentative="1">
      <w:start w:val="1"/>
      <w:numFmt w:val="lowerRoman"/>
      <w:lvlText w:val="%6."/>
      <w:lvlJc w:val="right"/>
      <w:pPr>
        <w:ind w:left="4953" w:hanging="180"/>
      </w:pPr>
    </w:lvl>
    <w:lvl w:ilvl="6" w:tplc="0421000F" w:tentative="1">
      <w:start w:val="1"/>
      <w:numFmt w:val="decimal"/>
      <w:lvlText w:val="%7."/>
      <w:lvlJc w:val="left"/>
      <w:pPr>
        <w:ind w:left="5673" w:hanging="360"/>
      </w:pPr>
    </w:lvl>
    <w:lvl w:ilvl="7" w:tplc="04210019" w:tentative="1">
      <w:start w:val="1"/>
      <w:numFmt w:val="lowerLetter"/>
      <w:lvlText w:val="%8."/>
      <w:lvlJc w:val="left"/>
      <w:pPr>
        <w:ind w:left="6393" w:hanging="360"/>
      </w:pPr>
    </w:lvl>
    <w:lvl w:ilvl="8" w:tplc="0421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5" w15:restartNumberingAfterBreak="0">
    <w:nsid w:val="080312D8"/>
    <w:multiLevelType w:val="hybridMultilevel"/>
    <w:tmpl w:val="4224BDEE"/>
    <w:lvl w:ilvl="0" w:tplc="FB708E6A">
      <w:start w:val="1"/>
      <w:numFmt w:val="decimal"/>
      <w:lvlText w:val="%1)"/>
      <w:lvlJc w:val="left"/>
      <w:pPr>
        <w:ind w:left="1146" w:hanging="360"/>
      </w:pPr>
      <w:rPr>
        <w:rFonts w:hint="default"/>
        <w:color w:val="000000" w:themeColor="text1"/>
      </w:r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6" w15:restartNumberingAfterBreak="0">
    <w:nsid w:val="08902572"/>
    <w:multiLevelType w:val="hybridMultilevel"/>
    <w:tmpl w:val="F092CFA2"/>
    <w:lvl w:ilvl="0" w:tplc="007AC656">
      <w:start w:val="1"/>
      <w:numFmt w:val="lowerLetter"/>
      <w:lvlText w:val="%1."/>
      <w:lvlJc w:val="left"/>
      <w:pPr>
        <w:ind w:left="1211" w:hanging="360"/>
      </w:pPr>
      <w:rPr>
        <w:rFonts w:hint="default"/>
        <w:b/>
        <w:color w:val="000000" w:themeColor="text1"/>
      </w:rPr>
    </w:lvl>
    <w:lvl w:ilvl="1" w:tplc="04210019" w:tentative="1">
      <w:start w:val="1"/>
      <w:numFmt w:val="lowerLetter"/>
      <w:lvlText w:val="%2."/>
      <w:lvlJc w:val="left"/>
      <w:pPr>
        <w:ind w:left="1931" w:hanging="360"/>
      </w:pPr>
    </w:lvl>
    <w:lvl w:ilvl="2" w:tplc="0421001B" w:tentative="1">
      <w:start w:val="1"/>
      <w:numFmt w:val="lowerRoman"/>
      <w:lvlText w:val="%3."/>
      <w:lvlJc w:val="right"/>
      <w:pPr>
        <w:ind w:left="2651" w:hanging="180"/>
      </w:pPr>
    </w:lvl>
    <w:lvl w:ilvl="3" w:tplc="0421000F" w:tentative="1">
      <w:start w:val="1"/>
      <w:numFmt w:val="decimal"/>
      <w:lvlText w:val="%4."/>
      <w:lvlJc w:val="left"/>
      <w:pPr>
        <w:ind w:left="3371" w:hanging="360"/>
      </w:pPr>
    </w:lvl>
    <w:lvl w:ilvl="4" w:tplc="04210019" w:tentative="1">
      <w:start w:val="1"/>
      <w:numFmt w:val="lowerLetter"/>
      <w:lvlText w:val="%5."/>
      <w:lvlJc w:val="left"/>
      <w:pPr>
        <w:ind w:left="4091" w:hanging="360"/>
      </w:pPr>
    </w:lvl>
    <w:lvl w:ilvl="5" w:tplc="0421001B" w:tentative="1">
      <w:start w:val="1"/>
      <w:numFmt w:val="lowerRoman"/>
      <w:lvlText w:val="%6."/>
      <w:lvlJc w:val="right"/>
      <w:pPr>
        <w:ind w:left="4811" w:hanging="180"/>
      </w:pPr>
    </w:lvl>
    <w:lvl w:ilvl="6" w:tplc="0421000F" w:tentative="1">
      <w:start w:val="1"/>
      <w:numFmt w:val="decimal"/>
      <w:lvlText w:val="%7."/>
      <w:lvlJc w:val="left"/>
      <w:pPr>
        <w:ind w:left="5531" w:hanging="360"/>
      </w:pPr>
    </w:lvl>
    <w:lvl w:ilvl="7" w:tplc="04210019" w:tentative="1">
      <w:start w:val="1"/>
      <w:numFmt w:val="lowerLetter"/>
      <w:lvlText w:val="%8."/>
      <w:lvlJc w:val="left"/>
      <w:pPr>
        <w:ind w:left="6251" w:hanging="360"/>
      </w:pPr>
    </w:lvl>
    <w:lvl w:ilvl="8" w:tplc="0421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7" w15:restartNumberingAfterBreak="0">
    <w:nsid w:val="0AFD3E6D"/>
    <w:multiLevelType w:val="hybridMultilevel"/>
    <w:tmpl w:val="1D5E1026"/>
    <w:lvl w:ilvl="0" w:tplc="0930DCEA">
      <w:start w:val="1"/>
      <w:numFmt w:val="decimal"/>
      <w:lvlText w:val="%1)"/>
      <w:lvlJc w:val="left"/>
      <w:pPr>
        <w:ind w:left="644" w:hanging="360"/>
      </w:pPr>
      <w:rPr>
        <w:rFonts w:hint="default"/>
        <w:b/>
        <w:color w:val="000000" w:themeColor="text1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8" w15:restartNumberingAfterBreak="0">
    <w:nsid w:val="0C52652E"/>
    <w:multiLevelType w:val="hybridMultilevel"/>
    <w:tmpl w:val="2A369F38"/>
    <w:lvl w:ilvl="0" w:tplc="A65811E8">
      <w:start w:val="1"/>
      <w:numFmt w:val="decimal"/>
      <w:lvlText w:val="%1."/>
      <w:lvlJc w:val="left"/>
      <w:pPr>
        <w:ind w:left="360" w:hanging="360"/>
      </w:pPr>
      <w:rPr>
        <w:rFonts w:hint="default"/>
        <w:i w:val="0"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0084249"/>
    <w:multiLevelType w:val="hybridMultilevel"/>
    <w:tmpl w:val="F74A832C"/>
    <w:lvl w:ilvl="0" w:tplc="F3A0D31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102C0ABC"/>
    <w:multiLevelType w:val="hybridMultilevel"/>
    <w:tmpl w:val="19203BE8"/>
    <w:lvl w:ilvl="0" w:tplc="7EE20992">
      <w:start w:val="1"/>
      <w:numFmt w:val="lowerLetter"/>
      <w:lvlText w:val="%1."/>
      <w:lvlJc w:val="left"/>
      <w:pPr>
        <w:ind w:left="786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1" w15:restartNumberingAfterBreak="0">
    <w:nsid w:val="147746B4"/>
    <w:multiLevelType w:val="hybridMultilevel"/>
    <w:tmpl w:val="B10EE862"/>
    <w:lvl w:ilvl="0" w:tplc="97786518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37" w:hanging="360"/>
      </w:pPr>
    </w:lvl>
    <w:lvl w:ilvl="2" w:tplc="0421001B" w:tentative="1">
      <w:start w:val="1"/>
      <w:numFmt w:val="lowerRoman"/>
      <w:lvlText w:val="%3."/>
      <w:lvlJc w:val="right"/>
      <w:pPr>
        <w:ind w:left="2157" w:hanging="180"/>
      </w:pPr>
    </w:lvl>
    <w:lvl w:ilvl="3" w:tplc="0421000F" w:tentative="1">
      <w:start w:val="1"/>
      <w:numFmt w:val="decimal"/>
      <w:lvlText w:val="%4."/>
      <w:lvlJc w:val="left"/>
      <w:pPr>
        <w:ind w:left="2877" w:hanging="360"/>
      </w:pPr>
    </w:lvl>
    <w:lvl w:ilvl="4" w:tplc="04210019" w:tentative="1">
      <w:start w:val="1"/>
      <w:numFmt w:val="lowerLetter"/>
      <w:lvlText w:val="%5."/>
      <w:lvlJc w:val="left"/>
      <w:pPr>
        <w:ind w:left="3597" w:hanging="360"/>
      </w:pPr>
    </w:lvl>
    <w:lvl w:ilvl="5" w:tplc="0421001B" w:tentative="1">
      <w:start w:val="1"/>
      <w:numFmt w:val="lowerRoman"/>
      <w:lvlText w:val="%6."/>
      <w:lvlJc w:val="right"/>
      <w:pPr>
        <w:ind w:left="4317" w:hanging="180"/>
      </w:pPr>
    </w:lvl>
    <w:lvl w:ilvl="6" w:tplc="0421000F" w:tentative="1">
      <w:start w:val="1"/>
      <w:numFmt w:val="decimal"/>
      <w:lvlText w:val="%7."/>
      <w:lvlJc w:val="left"/>
      <w:pPr>
        <w:ind w:left="5037" w:hanging="360"/>
      </w:pPr>
    </w:lvl>
    <w:lvl w:ilvl="7" w:tplc="04210019" w:tentative="1">
      <w:start w:val="1"/>
      <w:numFmt w:val="lowerLetter"/>
      <w:lvlText w:val="%8."/>
      <w:lvlJc w:val="left"/>
      <w:pPr>
        <w:ind w:left="5757" w:hanging="360"/>
      </w:pPr>
    </w:lvl>
    <w:lvl w:ilvl="8" w:tplc="0421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12" w15:restartNumberingAfterBreak="0">
    <w:nsid w:val="15CF52A4"/>
    <w:multiLevelType w:val="hybridMultilevel"/>
    <w:tmpl w:val="BEF408E6"/>
    <w:lvl w:ilvl="0" w:tplc="04210011">
      <w:start w:val="1"/>
      <w:numFmt w:val="decimal"/>
      <w:lvlText w:val="%1)"/>
      <w:lvlJc w:val="left"/>
      <w:pPr>
        <w:ind w:left="72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20A0A91"/>
    <w:multiLevelType w:val="hybridMultilevel"/>
    <w:tmpl w:val="CE644FE8"/>
    <w:lvl w:ilvl="0" w:tplc="8F88FD1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4" w15:restartNumberingAfterBreak="0">
    <w:nsid w:val="25D87BB5"/>
    <w:multiLevelType w:val="hybridMultilevel"/>
    <w:tmpl w:val="6E1C807A"/>
    <w:lvl w:ilvl="0" w:tplc="46DCF62A">
      <w:start w:val="1"/>
      <w:numFmt w:val="decimal"/>
      <w:lvlText w:val="%1."/>
      <w:lvlJc w:val="left"/>
      <w:pPr>
        <w:ind w:left="1865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585" w:hanging="360"/>
      </w:pPr>
    </w:lvl>
    <w:lvl w:ilvl="2" w:tplc="4F10B00E">
      <w:start w:val="1"/>
      <w:numFmt w:val="decimal"/>
      <w:lvlText w:val="%3)"/>
      <w:lvlJc w:val="left"/>
      <w:pPr>
        <w:ind w:left="3485" w:hanging="360"/>
      </w:pPr>
      <w:rPr>
        <w:rFonts w:hint="default"/>
      </w:rPr>
    </w:lvl>
    <w:lvl w:ilvl="3" w:tplc="0421000F" w:tentative="1">
      <w:start w:val="1"/>
      <w:numFmt w:val="decimal"/>
      <w:lvlText w:val="%4."/>
      <w:lvlJc w:val="left"/>
      <w:pPr>
        <w:ind w:left="4025" w:hanging="360"/>
      </w:pPr>
    </w:lvl>
    <w:lvl w:ilvl="4" w:tplc="04210019" w:tentative="1">
      <w:start w:val="1"/>
      <w:numFmt w:val="lowerLetter"/>
      <w:lvlText w:val="%5."/>
      <w:lvlJc w:val="left"/>
      <w:pPr>
        <w:ind w:left="4745" w:hanging="360"/>
      </w:pPr>
    </w:lvl>
    <w:lvl w:ilvl="5" w:tplc="0421001B" w:tentative="1">
      <w:start w:val="1"/>
      <w:numFmt w:val="lowerRoman"/>
      <w:lvlText w:val="%6."/>
      <w:lvlJc w:val="right"/>
      <w:pPr>
        <w:ind w:left="5465" w:hanging="180"/>
      </w:pPr>
    </w:lvl>
    <w:lvl w:ilvl="6" w:tplc="0421000F" w:tentative="1">
      <w:start w:val="1"/>
      <w:numFmt w:val="decimal"/>
      <w:lvlText w:val="%7."/>
      <w:lvlJc w:val="left"/>
      <w:pPr>
        <w:ind w:left="6185" w:hanging="360"/>
      </w:pPr>
    </w:lvl>
    <w:lvl w:ilvl="7" w:tplc="04210019" w:tentative="1">
      <w:start w:val="1"/>
      <w:numFmt w:val="lowerLetter"/>
      <w:lvlText w:val="%8."/>
      <w:lvlJc w:val="left"/>
      <w:pPr>
        <w:ind w:left="6905" w:hanging="360"/>
      </w:pPr>
    </w:lvl>
    <w:lvl w:ilvl="8" w:tplc="0421001B" w:tentative="1">
      <w:start w:val="1"/>
      <w:numFmt w:val="lowerRoman"/>
      <w:lvlText w:val="%9."/>
      <w:lvlJc w:val="right"/>
      <w:pPr>
        <w:ind w:left="7625" w:hanging="180"/>
      </w:pPr>
    </w:lvl>
  </w:abstractNum>
  <w:abstractNum w:abstractNumId="15" w15:restartNumberingAfterBreak="0">
    <w:nsid w:val="265F4443"/>
    <w:multiLevelType w:val="hybridMultilevel"/>
    <w:tmpl w:val="41A8591C"/>
    <w:lvl w:ilvl="0" w:tplc="6E9A7AAA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6" w15:restartNumberingAfterBreak="0">
    <w:nsid w:val="2A885D5A"/>
    <w:multiLevelType w:val="hybridMultilevel"/>
    <w:tmpl w:val="11962710"/>
    <w:lvl w:ilvl="0" w:tplc="E6C0D776">
      <w:start w:val="1"/>
      <w:numFmt w:val="decimal"/>
      <w:lvlText w:val="%1)"/>
      <w:lvlJc w:val="left"/>
      <w:pPr>
        <w:ind w:left="1505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225" w:hanging="360"/>
      </w:pPr>
    </w:lvl>
    <w:lvl w:ilvl="2" w:tplc="0421001B" w:tentative="1">
      <w:start w:val="1"/>
      <w:numFmt w:val="lowerRoman"/>
      <w:lvlText w:val="%3."/>
      <w:lvlJc w:val="right"/>
      <w:pPr>
        <w:ind w:left="2945" w:hanging="180"/>
      </w:pPr>
    </w:lvl>
    <w:lvl w:ilvl="3" w:tplc="0421000F" w:tentative="1">
      <w:start w:val="1"/>
      <w:numFmt w:val="decimal"/>
      <w:lvlText w:val="%4."/>
      <w:lvlJc w:val="left"/>
      <w:pPr>
        <w:ind w:left="3665" w:hanging="360"/>
      </w:pPr>
    </w:lvl>
    <w:lvl w:ilvl="4" w:tplc="04210019" w:tentative="1">
      <w:start w:val="1"/>
      <w:numFmt w:val="lowerLetter"/>
      <w:lvlText w:val="%5."/>
      <w:lvlJc w:val="left"/>
      <w:pPr>
        <w:ind w:left="4385" w:hanging="360"/>
      </w:pPr>
    </w:lvl>
    <w:lvl w:ilvl="5" w:tplc="0421001B" w:tentative="1">
      <w:start w:val="1"/>
      <w:numFmt w:val="lowerRoman"/>
      <w:lvlText w:val="%6."/>
      <w:lvlJc w:val="right"/>
      <w:pPr>
        <w:ind w:left="5105" w:hanging="180"/>
      </w:pPr>
    </w:lvl>
    <w:lvl w:ilvl="6" w:tplc="0421000F" w:tentative="1">
      <w:start w:val="1"/>
      <w:numFmt w:val="decimal"/>
      <w:lvlText w:val="%7."/>
      <w:lvlJc w:val="left"/>
      <w:pPr>
        <w:ind w:left="5825" w:hanging="360"/>
      </w:pPr>
    </w:lvl>
    <w:lvl w:ilvl="7" w:tplc="04210019" w:tentative="1">
      <w:start w:val="1"/>
      <w:numFmt w:val="lowerLetter"/>
      <w:lvlText w:val="%8."/>
      <w:lvlJc w:val="left"/>
      <w:pPr>
        <w:ind w:left="6545" w:hanging="360"/>
      </w:pPr>
    </w:lvl>
    <w:lvl w:ilvl="8" w:tplc="0421001B" w:tentative="1">
      <w:start w:val="1"/>
      <w:numFmt w:val="lowerRoman"/>
      <w:lvlText w:val="%9."/>
      <w:lvlJc w:val="right"/>
      <w:pPr>
        <w:ind w:left="7265" w:hanging="180"/>
      </w:pPr>
    </w:lvl>
  </w:abstractNum>
  <w:abstractNum w:abstractNumId="17" w15:restartNumberingAfterBreak="0">
    <w:nsid w:val="2A891095"/>
    <w:multiLevelType w:val="hybridMultilevel"/>
    <w:tmpl w:val="1DB07240"/>
    <w:lvl w:ilvl="0" w:tplc="96EEA294">
      <w:start w:val="1"/>
      <w:numFmt w:val="decimal"/>
      <w:lvlText w:val="%1."/>
      <w:lvlJc w:val="left"/>
      <w:pPr>
        <w:ind w:left="786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8" w15:restartNumberingAfterBreak="0">
    <w:nsid w:val="2CA16398"/>
    <w:multiLevelType w:val="hybridMultilevel"/>
    <w:tmpl w:val="2592BB98"/>
    <w:lvl w:ilvl="0" w:tplc="3EB2C6C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9" w15:restartNumberingAfterBreak="0">
    <w:nsid w:val="32937F75"/>
    <w:multiLevelType w:val="hybridMultilevel"/>
    <w:tmpl w:val="1586F89E"/>
    <w:lvl w:ilvl="0" w:tplc="04210011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3620235B"/>
    <w:multiLevelType w:val="hybridMultilevel"/>
    <w:tmpl w:val="6D84E350"/>
    <w:lvl w:ilvl="0" w:tplc="F3F6CE7E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64241F1"/>
    <w:multiLevelType w:val="hybridMultilevel"/>
    <w:tmpl w:val="DFA0A384"/>
    <w:lvl w:ilvl="0" w:tplc="04210011">
      <w:start w:val="1"/>
      <w:numFmt w:val="decimal"/>
      <w:lvlText w:val="%1)"/>
      <w:lvlJc w:val="left"/>
      <w:pPr>
        <w:ind w:left="114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2" w15:restartNumberingAfterBreak="0">
    <w:nsid w:val="399B3535"/>
    <w:multiLevelType w:val="hybridMultilevel"/>
    <w:tmpl w:val="75D027EE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9C15AE9"/>
    <w:multiLevelType w:val="hybridMultilevel"/>
    <w:tmpl w:val="74F4497A"/>
    <w:lvl w:ilvl="0" w:tplc="04210017">
      <w:start w:val="1"/>
      <w:numFmt w:val="lowerLetter"/>
      <w:lvlText w:val="%1)"/>
      <w:lvlJc w:val="left"/>
      <w:pPr>
        <w:ind w:left="1069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4" w15:restartNumberingAfterBreak="0">
    <w:nsid w:val="3C623DBA"/>
    <w:multiLevelType w:val="hybridMultilevel"/>
    <w:tmpl w:val="41C0C9E4"/>
    <w:lvl w:ilvl="0" w:tplc="4FF2469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222" w:hanging="360"/>
      </w:pPr>
    </w:lvl>
    <w:lvl w:ilvl="2" w:tplc="0421001B" w:tentative="1">
      <w:start w:val="1"/>
      <w:numFmt w:val="lowerRoman"/>
      <w:lvlText w:val="%3."/>
      <w:lvlJc w:val="right"/>
      <w:pPr>
        <w:ind w:left="1942" w:hanging="180"/>
      </w:pPr>
    </w:lvl>
    <w:lvl w:ilvl="3" w:tplc="0421000F" w:tentative="1">
      <w:start w:val="1"/>
      <w:numFmt w:val="decimal"/>
      <w:lvlText w:val="%4."/>
      <w:lvlJc w:val="left"/>
      <w:pPr>
        <w:ind w:left="2662" w:hanging="360"/>
      </w:pPr>
    </w:lvl>
    <w:lvl w:ilvl="4" w:tplc="04210019" w:tentative="1">
      <w:start w:val="1"/>
      <w:numFmt w:val="lowerLetter"/>
      <w:lvlText w:val="%5."/>
      <w:lvlJc w:val="left"/>
      <w:pPr>
        <w:ind w:left="3382" w:hanging="360"/>
      </w:pPr>
    </w:lvl>
    <w:lvl w:ilvl="5" w:tplc="0421001B" w:tentative="1">
      <w:start w:val="1"/>
      <w:numFmt w:val="lowerRoman"/>
      <w:lvlText w:val="%6."/>
      <w:lvlJc w:val="right"/>
      <w:pPr>
        <w:ind w:left="4102" w:hanging="180"/>
      </w:pPr>
    </w:lvl>
    <w:lvl w:ilvl="6" w:tplc="0421000F" w:tentative="1">
      <w:start w:val="1"/>
      <w:numFmt w:val="decimal"/>
      <w:lvlText w:val="%7."/>
      <w:lvlJc w:val="left"/>
      <w:pPr>
        <w:ind w:left="4822" w:hanging="360"/>
      </w:pPr>
    </w:lvl>
    <w:lvl w:ilvl="7" w:tplc="04210019" w:tentative="1">
      <w:start w:val="1"/>
      <w:numFmt w:val="lowerLetter"/>
      <w:lvlText w:val="%8."/>
      <w:lvlJc w:val="left"/>
      <w:pPr>
        <w:ind w:left="5542" w:hanging="360"/>
      </w:pPr>
    </w:lvl>
    <w:lvl w:ilvl="8" w:tplc="0421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5" w15:restartNumberingAfterBreak="0">
    <w:nsid w:val="428E147E"/>
    <w:multiLevelType w:val="hybridMultilevel"/>
    <w:tmpl w:val="0A1050D0"/>
    <w:lvl w:ilvl="0" w:tplc="901E5156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AC3648D"/>
    <w:multiLevelType w:val="multilevel"/>
    <w:tmpl w:val="067CFDEE"/>
    <w:lvl w:ilvl="0">
      <w:start w:val="1"/>
      <w:numFmt w:val="upperRoman"/>
      <w:pStyle w:val="Heading1"/>
      <w:suff w:val="nothing"/>
      <w:lvlText w:val="CHAPTER %1: 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2.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2.%3."/>
      <w:lvlJc w:val="left"/>
      <w:pPr>
        <w:ind w:left="720" w:hanging="720"/>
      </w:pPr>
      <w:rPr>
        <w:rFonts w:hint="default"/>
      </w:rPr>
    </w:lvl>
    <w:lvl w:ilvl="3">
      <w:start w:val="1"/>
      <w:numFmt w:val="none"/>
      <w:pStyle w:val="Heading4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pStyle w:val="Heading5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7" w15:restartNumberingAfterBreak="0">
    <w:nsid w:val="4C1E6E25"/>
    <w:multiLevelType w:val="hybridMultilevel"/>
    <w:tmpl w:val="D3B0A01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F053FB6"/>
    <w:multiLevelType w:val="hybridMultilevel"/>
    <w:tmpl w:val="5EA2E80A"/>
    <w:lvl w:ilvl="0" w:tplc="559E1D6E">
      <w:start w:val="1"/>
      <w:numFmt w:val="decimal"/>
      <w:lvlText w:val="%1."/>
      <w:lvlJc w:val="left"/>
      <w:pPr>
        <w:ind w:left="1505" w:hanging="360"/>
      </w:pPr>
      <w:rPr>
        <w:rFonts w:cs="Times New Roman"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2225" w:hanging="360"/>
      </w:pPr>
    </w:lvl>
    <w:lvl w:ilvl="2" w:tplc="0421001B" w:tentative="1">
      <w:start w:val="1"/>
      <w:numFmt w:val="lowerRoman"/>
      <w:lvlText w:val="%3."/>
      <w:lvlJc w:val="right"/>
      <w:pPr>
        <w:ind w:left="2945" w:hanging="180"/>
      </w:pPr>
    </w:lvl>
    <w:lvl w:ilvl="3" w:tplc="0421000F" w:tentative="1">
      <w:start w:val="1"/>
      <w:numFmt w:val="decimal"/>
      <w:lvlText w:val="%4."/>
      <w:lvlJc w:val="left"/>
      <w:pPr>
        <w:ind w:left="3665" w:hanging="360"/>
      </w:pPr>
    </w:lvl>
    <w:lvl w:ilvl="4" w:tplc="04210019" w:tentative="1">
      <w:start w:val="1"/>
      <w:numFmt w:val="lowerLetter"/>
      <w:lvlText w:val="%5."/>
      <w:lvlJc w:val="left"/>
      <w:pPr>
        <w:ind w:left="4385" w:hanging="360"/>
      </w:pPr>
    </w:lvl>
    <w:lvl w:ilvl="5" w:tplc="0421001B" w:tentative="1">
      <w:start w:val="1"/>
      <w:numFmt w:val="lowerRoman"/>
      <w:lvlText w:val="%6."/>
      <w:lvlJc w:val="right"/>
      <w:pPr>
        <w:ind w:left="5105" w:hanging="180"/>
      </w:pPr>
    </w:lvl>
    <w:lvl w:ilvl="6" w:tplc="0421000F" w:tentative="1">
      <w:start w:val="1"/>
      <w:numFmt w:val="decimal"/>
      <w:lvlText w:val="%7."/>
      <w:lvlJc w:val="left"/>
      <w:pPr>
        <w:ind w:left="5825" w:hanging="360"/>
      </w:pPr>
    </w:lvl>
    <w:lvl w:ilvl="7" w:tplc="04210019" w:tentative="1">
      <w:start w:val="1"/>
      <w:numFmt w:val="lowerLetter"/>
      <w:lvlText w:val="%8."/>
      <w:lvlJc w:val="left"/>
      <w:pPr>
        <w:ind w:left="6545" w:hanging="360"/>
      </w:pPr>
    </w:lvl>
    <w:lvl w:ilvl="8" w:tplc="0421001B" w:tentative="1">
      <w:start w:val="1"/>
      <w:numFmt w:val="lowerRoman"/>
      <w:lvlText w:val="%9."/>
      <w:lvlJc w:val="right"/>
      <w:pPr>
        <w:ind w:left="7265" w:hanging="180"/>
      </w:pPr>
    </w:lvl>
  </w:abstractNum>
  <w:abstractNum w:abstractNumId="29" w15:restartNumberingAfterBreak="0">
    <w:nsid w:val="4F732669"/>
    <w:multiLevelType w:val="multilevel"/>
    <w:tmpl w:val="13A068C8"/>
    <w:lvl w:ilvl="0">
      <w:start w:val="1"/>
      <w:numFmt w:val="decimal"/>
      <w:lvlText w:val="%1"/>
      <w:lvlJc w:val="left"/>
      <w:pPr>
        <w:ind w:left="720" w:hanging="72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544F2D9B"/>
    <w:multiLevelType w:val="hybridMultilevel"/>
    <w:tmpl w:val="7D6E4A80"/>
    <w:lvl w:ilvl="0" w:tplc="04210011">
      <w:start w:val="1"/>
      <w:numFmt w:val="decimal"/>
      <w:lvlText w:val="%1)"/>
      <w:lvlJc w:val="left"/>
      <w:pPr>
        <w:ind w:left="1146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1" w15:restartNumberingAfterBreak="0">
    <w:nsid w:val="547E3ADF"/>
    <w:multiLevelType w:val="hybridMultilevel"/>
    <w:tmpl w:val="C29A2C12"/>
    <w:lvl w:ilvl="0" w:tplc="FAA4F13C">
      <w:start w:val="1"/>
      <w:numFmt w:val="upperLetter"/>
      <w:lvlText w:val="%1."/>
      <w:lvlJc w:val="left"/>
      <w:pPr>
        <w:ind w:left="360" w:hanging="360"/>
      </w:pPr>
      <w:rPr>
        <w:rFonts w:hint="default"/>
        <w:b/>
        <w:i w:val="0"/>
        <w:color w:val="auto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2" w15:restartNumberingAfterBreak="0">
    <w:nsid w:val="54F73D17"/>
    <w:multiLevelType w:val="hybridMultilevel"/>
    <w:tmpl w:val="7B806E4E"/>
    <w:lvl w:ilvl="0" w:tplc="37DEB8E8">
      <w:start w:val="1"/>
      <w:numFmt w:val="lowerLetter"/>
      <w:lvlText w:val="%1)"/>
      <w:lvlJc w:val="left"/>
      <w:pPr>
        <w:ind w:left="72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5B54D25"/>
    <w:multiLevelType w:val="hybridMultilevel"/>
    <w:tmpl w:val="ECCA7ED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7011452"/>
    <w:multiLevelType w:val="hybridMultilevel"/>
    <w:tmpl w:val="6F684FA0"/>
    <w:lvl w:ilvl="0" w:tplc="25E64EDA">
      <w:start w:val="1"/>
      <w:numFmt w:val="decimal"/>
      <w:lvlText w:val="%1."/>
      <w:lvlJc w:val="left"/>
      <w:pPr>
        <w:ind w:left="765" w:hanging="360"/>
      </w:pPr>
      <w:rPr>
        <w:rFonts w:ascii="Times New Roman" w:hAnsi="Times New Roman"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485" w:hanging="360"/>
      </w:pPr>
    </w:lvl>
    <w:lvl w:ilvl="2" w:tplc="0421001B" w:tentative="1">
      <w:start w:val="1"/>
      <w:numFmt w:val="lowerRoman"/>
      <w:lvlText w:val="%3."/>
      <w:lvlJc w:val="right"/>
      <w:pPr>
        <w:ind w:left="2205" w:hanging="180"/>
      </w:pPr>
    </w:lvl>
    <w:lvl w:ilvl="3" w:tplc="0421000F" w:tentative="1">
      <w:start w:val="1"/>
      <w:numFmt w:val="decimal"/>
      <w:lvlText w:val="%4."/>
      <w:lvlJc w:val="left"/>
      <w:pPr>
        <w:ind w:left="2925" w:hanging="360"/>
      </w:pPr>
    </w:lvl>
    <w:lvl w:ilvl="4" w:tplc="04210019" w:tentative="1">
      <w:start w:val="1"/>
      <w:numFmt w:val="lowerLetter"/>
      <w:lvlText w:val="%5."/>
      <w:lvlJc w:val="left"/>
      <w:pPr>
        <w:ind w:left="3645" w:hanging="360"/>
      </w:pPr>
    </w:lvl>
    <w:lvl w:ilvl="5" w:tplc="0421001B" w:tentative="1">
      <w:start w:val="1"/>
      <w:numFmt w:val="lowerRoman"/>
      <w:lvlText w:val="%6."/>
      <w:lvlJc w:val="right"/>
      <w:pPr>
        <w:ind w:left="4365" w:hanging="180"/>
      </w:pPr>
    </w:lvl>
    <w:lvl w:ilvl="6" w:tplc="0421000F" w:tentative="1">
      <w:start w:val="1"/>
      <w:numFmt w:val="decimal"/>
      <w:lvlText w:val="%7."/>
      <w:lvlJc w:val="left"/>
      <w:pPr>
        <w:ind w:left="5085" w:hanging="360"/>
      </w:pPr>
    </w:lvl>
    <w:lvl w:ilvl="7" w:tplc="04210019" w:tentative="1">
      <w:start w:val="1"/>
      <w:numFmt w:val="lowerLetter"/>
      <w:lvlText w:val="%8."/>
      <w:lvlJc w:val="left"/>
      <w:pPr>
        <w:ind w:left="5805" w:hanging="360"/>
      </w:pPr>
    </w:lvl>
    <w:lvl w:ilvl="8" w:tplc="0421001B" w:tentative="1">
      <w:start w:val="1"/>
      <w:numFmt w:val="lowerRoman"/>
      <w:lvlText w:val="%9."/>
      <w:lvlJc w:val="right"/>
      <w:pPr>
        <w:ind w:left="6525" w:hanging="180"/>
      </w:pPr>
    </w:lvl>
  </w:abstractNum>
  <w:abstractNum w:abstractNumId="35" w15:restartNumberingAfterBreak="0">
    <w:nsid w:val="585D3CB6"/>
    <w:multiLevelType w:val="hybridMultilevel"/>
    <w:tmpl w:val="0C706CD0"/>
    <w:lvl w:ilvl="0" w:tplc="137017EC">
      <w:start w:val="1"/>
      <w:numFmt w:val="lowerLetter"/>
      <w:lvlText w:val="%1)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6" w15:restartNumberingAfterBreak="0">
    <w:nsid w:val="5C852704"/>
    <w:multiLevelType w:val="hybridMultilevel"/>
    <w:tmpl w:val="88F0E542"/>
    <w:lvl w:ilvl="0" w:tplc="BEF65A22">
      <w:start w:val="1"/>
      <w:numFmt w:val="decimal"/>
      <w:lvlText w:val="%1)"/>
      <w:lvlJc w:val="left"/>
      <w:pPr>
        <w:ind w:left="1146" w:hanging="360"/>
      </w:pPr>
      <w:rPr>
        <w:rFonts w:hint="default"/>
        <w:b w:val="0"/>
        <w:color w:val="000000" w:themeColor="text1"/>
      </w:r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7" w15:restartNumberingAfterBreak="0">
    <w:nsid w:val="5F2D12E0"/>
    <w:multiLevelType w:val="hybridMultilevel"/>
    <w:tmpl w:val="FF6C71AC"/>
    <w:lvl w:ilvl="0" w:tplc="04210011">
      <w:start w:val="1"/>
      <w:numFmt w:val="decimal"/>
      <w:lvlText w:val="%1)"/>
      <w:lvlJc w:val="left"/>
      <w:pPr>
        <w:ind w:left="1146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8" w15:restartNumberingAfterBreak="0">
    <w:nsid w:val="613F0046"/>
    <w:multiLevelType w:val="hybridMultilevel"/>
    <w:tmpl w:val="284A2972"/>
    <w:lvl w:ilvl="0" w:tplc="04210019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9" w15:restartNumberingAfterBreak="0">
    <w:nsid w:val="619009A6"/>
    <w:multiLevelType w:val="hybridMultilevel"/>
    <w:tmpl w:val="67DCDEA8"/>
    <w:lvl w:ilvl="0" w:tplc="8FE26036">
      <w:start w:val="1"/>
      <w:numFmt w:val="decimal"/>
      <w:lvlText w:val="%1)"/>
      <w:lvlJc w:val="left"/>
      <w:pPr>
        <w:ind w:left="1211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931" w:hanging="360"/>
      </w:pPr>
    </w:lvl>
    <w:lvl w:ilvl="2" w:tplc="0421001B" w:tentative="1">
      <w:start w:val="1"/>
      <w:numFmt w:val="lowerRoman"/>
      <w:lvlText w:val="%3."/>
      <w:lvlJc w:val="right"/>
      <w:pPr>
        <w:ind w:left="2651" w:hanging="180"/>
      </w:pPr>
    </w:lvl>
    <w:lvl w:ilvl="3" w:tplc="0421000F" w:tentative="1">
      <w:start w:val="1"/>
      <w:numFmt w:val="decimal"/>
      <w:lvlText w:val="%4."/>
      <w:lvlJc w:val="left"/>
      <w:pPr>
        <w:ind w:left="3371" w:hanging="360"/>
      </w:pPr>
    </w:lvl>
    <w:lvl w:ilvl="4" w:tplc="04210019" w:tentative="1">
      <w:start w:val="1"/>
      <w:numFmt w:val="lowerLetter"/>
      <w:lvlText w:val="%5."/>
      <w:lvlJc w:val="left"/>
      <w:pPr>
        <w:ind w:left="4091" w:hanging="360"/>
      </w:pPr>
    </w:lvl>
    <w:lvl w:ilvl="5" w:tplc="0421001B" w:tentative="1">
      <w:start w:val="1"/>
      <w:numFmt w:val="lowerRoman"/>
      <w:lvlText w:val="%6."/>
      <w:lvlJc w:val="right"/>
      <w:pPr>
        <w:ind w:left="4811" w:hanging="180"/>
      </w:pPr>
    </w:lvl>
    <w:lvl w:ilvl="6" w:tplc="0421000F" w:tentative="1">
      <w:start w:val="1"/>
      <w:numFmt w:val="decimal"/>
      <w:lvlText w:val="%7."/>
      <w:lvlJc w:val="left"/>
      <w:pPr>
        <w:ind w:left="5531" w:hanging="360"/>
      </w:pPr>
    </w:lvl>
    <w:lvl w:ilvl="7" w:tplc="04210019" w:tentative="1">
      <w:start w:val="1"/>
      <w:numFmt w:val="lowerLetter"/>
      <w:lvlText w:val="%8."/>
      <w:lvlJc w:val="left"/>
      <w:pPr>
        <w:ind w:left="6251" w:hanging="360"/>
      </w:pPr>
    </w:lvl>
    <w:lvl w:ilvl="8" w:tplc="0421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40" w15:restartNumberingAfterBreak="0">
    <w:nsid w:val="67916F56"/>
    <w:multiLevelType w:val="hybridMultilevel"/>
    <w:tmpl w:val="6652C94E"/>
    <w:lvl w:ilvl="0" w:tplc="04210017">
      <w:start w:val="1"/>
      <w:numFmt w:val="lowerLetter"/>
      <w:lvlText w:val="%1)"/>
      <w:lvlJc w:val="left"/>
      <w:pPr>
        <w:ind w:left="2160" w:hanging="360"/>
      </w:pPr>
      <w:rPr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1" w15:restartNumberingAfterBreak="0">
    <w:nsid w:val="67EB5D3D"/>
    <w:multiLevelType w:val="multilevel"/>
    <w:tmpl w:val="46CC5ED2"/>
    <w:lvl w:ilvl="0">
      <w:start w:val="1"/>
      <w:numFmt w:val="decimal"/>
      <w:lvlText w:val="%1."/>
      <w:lvlJc w:val="left"/>
      <w:pPr>
        <w:ind w:left="786" w:hanging="360"/>
      </w:pPr>
      <w:rPr>
        <w:rFonts w:hint="default"/>
        <w:b/>
        <w:sz w:val="24"/>
        <w:szCs w:val="24"/>
        <w:vertAlign w:val="baseline"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ascii="Times New Roman" w:hAnsi="Times New Roman" w:cs="Times New Roman" w:hint="default"/>
        <w:b/>
        <w:i w:val="0"/>
        <w:color w:val="000000" w:themeColor="text1"/>
      </w:rPr>
    </w:lvl>
    <w:lvl w:ilvl="2">
      <w:start w:val="1"/>
      <w:numFmt w:val="decimal"/>
      <w:isLgl/>
      <w:lvlText w:val="%1.%2.%3"/>
      <w:lvlJc w:val="left"/>
      <w:pPr>
        <w:ind w:left="1146" w:hanging="720"/>
      </w:pPr>
      <w:rPr>
        <w:rFonts w:ascii="Times New Roman" w:hAnsi="Times New Roman" w:cs="Times New Roman" w:hint="default"/>
        <w:b/>
        <w:color w:val="000000" w:themeColor="text1"/>
      </w:rPr>
    </w:lvl>
    <w:lvl w:ilvl="3">
      <w:start w:val="1"/>
      <w:numFmt w:val="decimal"/>
      <w:isLgl/>
      <w:lvlText w:val="%1.%2.%3.%4"/>
      <w:lvlJc w:val="left"/>
      <w:pPr>
        <w:ind w:left="1146" w:hanging="720"/>
      </w:pPr>
      <w:rPr>
        <w:rFonts w:ascii="Times New Roman" w:hAnsi="Times New Roman" w:cs="Times New Roman" w:hint="default"/>
        <w:b/>
        <w:color w:val="000000" w:themeColor="text1"/>
      </w:rPr>
    </w:lvl>
    <w:lvl w:ilvl="4">
      <w:start w:val="1"/>
      <w:numFmt w:val="decimal"/>
      <w:isLgl/>
      <w:lvlText w:val="%1.%2.%3.%4.%5"/>
      <w:lvlJc w:val="left"/>
      <w:pPr>
        <w:ind w:left="1506" w:hanging="1080"/>
      </w:pPr>
      <w:rPr>
        <w:rFonts w:ascii="Times New Roman" w:hAnsi="Times New Roman" w:cs="Times New Roman" w:hint="default"/>
        <w:b/>
        <w:color w:val="000000" w:themeColor="text1"/>
      </w:rPr>
    </w:lvl>
    <w:lvl w:ilvl="5">
      <w:start w:val="1"/>
      <w:numFmt w:val="decimal"/>
      <w:isLgl/>
      <w:lvlText w:val="%1.%2.%3.%4.%5.%6"/>
      <w:lvlJc w:val="left"/>
      <w:pPr>
        <w:ind w:left="1506" w:hanging="1080"/>
      </w:pPr>
      <w:rPr>
        <w:rFonts w:ascii="Times New Roman" w:hAnsi="Times New Roman" w:cs="Times New Roman" w:hint="default"/>
        <w:b/>
        <w:color w:val="000000" w:themeColor="text1"/>
      </w:rPr>
    </w:lvl>
    <w:lvl w:ilvl="6">
      <w:start w:val="1"/>
      <w:numFmt w:val="decimal"/>
      <w:isLgl/>
      <w:lvlText w:val="%1.%2.%3.%4.%5.%6.%7"/>
      <w:lvlJc w:val="left"/>
      <w:pPr>
        <w:ind w:left="1866" w:hanging="1440"/>
      </w:pPr>
      <w:rPr>
        <w:rFonts w:ascii="Times New Roman" w:hAnsi="Times New Roman" w:cs="Times New Roman" w:hint="default"/>
        <w:b/>
        <w:color w:val="000000" w:themeColor="text1"/>
      </w:rPr>
    </w:lvl>
    <w:lvl w:ilvl="7">
      <w:start w:val="1"/>
      <w:numFmt w:val="decimal"/>
      <w:isLgl/>
      <w:lvlText w:val="%1.%2.%3.%4.%5.%6.%7.%8"/>
      <w:lvlJc w:val="left"/>
      <w:pPr>
        <w:ind w:left="1866" w:hanging="1440"/>
      </w:pPr>
      <w:rPr>
        <w:rFonts w:ascii="Times New Roman" w:hAnsi="Times New Roman" w:cs="Times New Roman" w:hint="default"/>
        <w:b/>
        <w:color w:val="000000" w:themeColor="text1"/>
      </w:rPr>
    </w:lvl>
    <w:lvl w:ilvl="8">
      <w:start w:val="1"/>
      <w:numFmt w:val="decimal"/>
      <w:isLgl/>
      <w:lvlText w:val="%1.%2.%3.%4.%5.%6.%7.%8.%9"/>
      <w:lvlJc w:val="left"/>
      <w:pPr>
        <w:ind w:left="2226" w:hanging="1800"/>
      </w:pPr>
      <w:rPr>
        <w:rFonts w:ascii="Times New Roman" w:hAnsi="Times New Roman" w:cs="Times New Roman" w:hint="default"/>
        <w:b/>
        <w:color w:val="000000" w:themeColor="text1"/>
      </w:rPr>
    </w:lvl>
  </w:abstractNum>
  <w:abstractNum w:abstractNumId="42" w15:restartNumberingAfterBreak="0">
    <w:nsid w:val="68CF0B85"/>
    <w:multiLevelType w:val="hybridMultilevel"/>
    <w:tmpl w:val="F798074C"/>
    <w:lvl w:ilvl="0" w:tplc="34F03A6C">
      <w:start w:val="1"/>
      <w:numFmt w:val="lowerLetter"/>
      <w:lvlText w:val="%1)"/>
      <w:lvlJc w:val="left"/>
      <w:pPr>
        <w:ind w:left="644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43" w15:restartNumberingAfterBreak="0">
    <w:nsid w:val="6C084D40"/>
    <w:multiLevelType w:val="hybridMultilevel"/>
    <w:tmpl w:val="FC40DA22"/>
    <w:lvl w:ilvl="0" w:tplc="E264B18A">
      <w:start w:val="1"/>
      <w:numFmt w:val="decimal"/>
      <w:lvlText w:val="%1)"/>
      <w:lvlJc w:val="left"/>
      <w:pPr>
        <w:ind w:left="360" w:hanging="360"/>
      </w:pPr>
      <w:rPr>
        <w:rFonts w:hint="default"/>
        <w:b w:val="0"/>
        <w:color w:val="000000" w:themeColor="text1"/>
      </w:r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44" w15:restartNumberingAfterBreak="0">
    <w:nsid w:val="6CF55503"/>
    <w:multiLevelType w:val="multilevel"/>
    <w:tmpl w:val="003C7668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ind w:left="1440" w:hanging="360"/>
      </w:pPr>
      <w:rPr>
        <w:rFonts w:hint="default"/>
        <w:i w:val="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5" w15:restartNumberingAfterBreak="0">
    <w:nsid w:val="6E157D81"/>
    <w:multiLevelType w:val="hybridMultilevel"/>
    <w:tmpl w:val="7E5E73A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1092A15"/>
    <w:multiLevelType w:val="hybridMultilevel"/>
    <w:tmpl w:val="F9C0CD8C"/>
    <w:lvl w:ilvl="0" w:tplc="248A222A">
      <w:start w:val="1"/>
      <w:numFmt w:val="decimal"/>
      <w:lvlText w:val="%1)"/>
      <w:lvlJc w:val="left"/>
      <w:pPr>
        <w:ind w:left="1211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931" w:hanging="360"/>
      </w:pPr>
    </w:lvl>
    <w:lvl w:ilvl="2" w:tplc="0421001B" w:tentative="1">
      <w:start w:val="1"/>
      <w:numFmt w:val="lowerRoman"/>
      <w:lvlText w:val="%3."/>
      <w:lvlJc w:val="right"/>
      <w:pPr>
        <w:ind w:left="2651" w:hanging="180"/>
      </w:pPr>
    </w:lvl>
    <w:lvl w:ilvl="3" w:tplc="0421000F" w:tentative="1">
      <w:start w:val="1"/>
      <w:numFmt w:val="decimal"/>
      <w:lvlText w:val="%4."/>
      <w:lvlJc w:val="left"/>
      <w:pPr>
        <w:ind w:left="3371" w:hanging="360"/>
      </w:pPr>
    </w:lvl>
    <w:lvl w:ilvl="4" w:tplc="04210019" w:tentative="1">
      <w:start w:val="1"/>
      <w:numFmt w:val="lowerLetter"/>
      <w:lvlText w:val="%5."/>
      <w:lvlJc w:val="left"/>
      <w:pPr>
        <w:ind w:left="4091" w:hanging="360"/>
      </w:pPr>
    </w:lvl>
    <w:lvl w:ilvl="5" w:tplc="0421001B" w:tentative="1">
      <w:start w:val="1"/>
      <w:numFmt w:val="lowerRoman"/>
      <w:lvlText w:val="%6."/>
      <w:lvlJc w:val="right"/>
      <w:pPr>
        <w:ind w:left="4811" w:hanging="180"/>
      </w:pPr>
    </w:lvl>
    <w:lvl w:ilvl="6" w:tplc="0421000F" w:tentative="1">
      <w:start w:val="1"/>
      <w:numFmt w:val="decimal"/>
      <w:lvlText w:val="%7."/>
      <w:lvlJc w:val="left"/>
      <w:pPr>
        <w:ind w:left="5531" w:hanging="360"/>
      </w:pPr>
    </w:lvl>
    <w:lvl w:ilvl="7" w:tplc="04210019" w:tentative="1">
      <w:start w:val="1"/>
      <w:numFmt w:val="lowerLetter"/>
      <w:lvlText w:val="%8."/>
      <w:lvlJc w:val="left"/>
      <w:pPr>
        <w:ind w:left="6251" w:hanging="360"/>
      </w:pPr>
    </w:lvl>
    <w:lvl w:ilvl="8" w:tplc="0421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47" w15:restartNumberingAfterBreak="0">
    <w:nsid w:val="73583783"/>
    <w:multiLevelType w:val="hybridMultilevel"/>
    <w:tmpl w:val="750EFE00"/>
    <w:lvl w:ilvl="0" w:tplc="04210011">
      <w:start w:val="1"/>
      <w:numFmt w:val="decimal"/>
      <w:lvlText w:val="%1)"/>
      <w:lvlJc w:val="left"/>
      <w:pPr>
        <w:ind w:left="1211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931" w:hanging="360"/>
      </w:pPr>
    </w:lvl>
    <w:lvl w:ilvl="2" w:tplc="0421001B" w:tentative="1">
      <w:start w:val="1"/>
      <w:numFmt w:val="lowerRoman"/>
      <w:lvlText w:val="%3."/>
      <w:lvlJc w:val="right"/>
      <w:pPr>
        <w:ind w:left="2651" w:hanging="180"/>
      </w:pPr>
    </w:lvl>
    <w:lvl w:ilvl="3" w:tplc="0421000F" w:tentative="1">
      <w:start w:val="1"/>
      <w:numFmt w:val="decimal"/>
      <w:lvlText w:val="%4."/>
      <w:lvlJc w:val="left"/>
      <w:pPr>
        <w:ind w:left="3371" w:hanging="360"/>
      </w:pPr>
    </w:lvl>
    <w:lvl w:ilvl="4" w:tplc="04210019" w:tentative="1">
      <w:start w:val="1"/>
      <w:numFmt w:val="lowerLetter"/>
      <w:lvlText w:val="%5."/>
      <w:lvlJc w:val="left"/>
      <w:pPr>
        <w:ind w:left="4091" w:hanging="360"/>
      </w:pPr>
    </w:lvl>
    <w:lvl w:ilvl="5" w:tplc="0421001B" w:tentative="1">
      <w:start w:val="1"/>
      <w:numFmt w:val="lowerRoman"/>
      <w:lvlText w:val="%6."/>
      <w:lvlJc w:val="right"/>
      <w:pPr>
        <w:ind w:left="4811" w:hanging="180"/>
      </w:pPr>
    </w:lvl>
    <w:lvl w:ilvl="6" w:tplc="0421000F" w:tentative="1">
      <w:start w:val="1"/>
      <w:numFmt w:val="decimal"/>
      <w:lvlText w:val="%7."/>
      <w:lvlJc w:val="left"/>
      <w:pPr>
        <w:ind w:left="5531" w:hanging="360"/>
      </w:pPr>
    </w:lvl>
    <w:lvl w:ilvl="7" w:tplc="04210019" w:tentative="1">
      <w:start w:val="1"/>
      <w:numFmt w:val="lowerLetter"/>
      <w:lvlText w:val="%8."/>
      <w:lvlJc w:val="left"/>
      <w:pPr>
        <w:ind w:left="6251" w:hanging="360"/>
      </w:pPr>
    </w:lvl>
    <w:lvl w:ilvl="8" w:tplc="0421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48" w15:restartNumberingAfterBreak="0">
    <w:nsid w:val="77F07C99"/>
    <w:multiLevelType w:val="hybridMultilevel"/>
    <w:tmpl w:val="8E9EB366"/>
    <w:lvl w:ilvl="0" w:tplc="04210017">
      <w:start w:val="1"/>
      <w:numFmt w:val="lowerLetter"/>
      <w:lvlText w:val="%1)"/>
      <w:lvlJc w:val="left"/>
      <w:pPr>
        <w:ind w:left="72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7A5D0ECE"/>
    <w:multiLevelType w:val="hybridMultilevel"/>
    <w:tmpl w:val="49B402E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7D10318C"/>
    <w:multiLevelType w:val="hybridMultilevel"/>
    <w:tmpl w:val="55D670F2"/>
    <w:lvl w:ilvl="0" w:tplc="69569C84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EastAsia" w:hAnsi="Times New Roman" w:cs="Times New Roman"/>
        <w:b w:val="0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1" w15:restartNumberingAfterBreak="0">
    <w:nsid w:val="7EFF62D5"/>
    <w:multiLevelType w:val="hybridMultilevel"/>
    <w:tmpl w:val="4E7202A8"/>
    <w:lvl w:ilvl="0" w:tplc="8EC45702">
      <w:start w:val="1"/>
      <w:numFmt w:val="decimal"/>
      <w:lvlText w:val="%1."/>
      <w:lvlJc w:val="left"/>
      <w:pPr>
        <w:ind w:left="786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2" w15:restartNumberingAfterBreak="0">
    <w:nsid w:val="7FA8354B"/>
    <w:multiLevelType w:val="hybridMultilevel"/>
    <w:tmpl w:val="7CF095F6"/>
    <w:lvl w:ilvl="0" w:tplc="838ACDE6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  <w:b w:val="0"/>
        <w:i w:val="0"/>
        <w:color w:val="000000" w:themeColor="text1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1"/>
  </w:num>
  <w:num w:numId="2">
    <w:abstractNumId w:val="26"/>
  </w:num>
  <w:num w:numId="3">
    <w:abstractNumId w:val="21"/>
  </w:num>
  <w:num w:numId="4">
    <w:abstractNumId w:val="41"/>
  </w:num>
  <w:num w:numId="5">
    <w:abstractNumId w:val="16"/>
  </w:num>
  <w:num w:numId="6">
    <w:abstractNumId w:val="0"/>
  </w:num>
  <w:num w:numId="7">
    <w:abstractNumId w:val="38"/>
  </w:num>
  <w:num w:numId="8">
    <w:abstractNumId w:val="43"/>
  </w:num>
  <w:num w:numId="9">
    <w:abstractNumId w:val="8"/>
  </w:num>
  <w:num w:numId="10">
    <w:abstractNumId w:val="12"/>
  </w:num>
  <w:num w:numId="11">
    <w:abstractNumId w:val="36"/>
  </w:num>
  <w:num w:numId="12">
    <w:abstractNumId w:val="5"/>
  </w:num>
  <w:num w:numId="13">
    <w:abstractNumId w:val="47"/>
  </w:num>
  <w:num w:numId="14">
    <w:abstractNumId w:val="1"/>
  </w:num>
  <w:num w:numId="15">
    <w:abstractNumId w:val="37"/>
  </w:num>
  <w:num w:numId="16">
    <w:abstractNumId w:val="30"/>
  </w:num>
  <w:num w:numId="17">
    <w:abstractNumId w:val="29"/>
  </w:num>
  <w:num w:numId="18">
    <w:abstractNumId w:val="14"/>
  </w:num>
  <w:num w:numId="19">
    <w:abstractNumId w:val="28"/>
  </w:num>
  <w:num w:numId="20">
    <w:abstractNumId w:val="23"/>
  </w:num>
  <w:num w:numId="21">
    <w:abstractNumId w:val="3"/>
  </w:num>
  <w:num w:numId="22">
    <w:abstractNumId w:val="15"/>
  </w:num>
  <w:num w:numId="23">
    <w:abstractNumId w:val="9"/>
  </w:num>
  <w:num w:numId="24">
    <w:abstractNumId w:val="22"/>
  </w:num>
  <w:num w:numId="25">
    <w:abstractNumId w:val="10"/>
  </w:num>
  <w:num w:numId="26">
    <w:abstractNumId w:val="2"/>
  </w:num>
  <w:num w:numId="27">
    <w:abstractNumId w:val="24"/>
  </w:num>
  <w:num w:numId="28">
    <w:abstractNumId w:val="32"/>
  </w:num>
  <w:num w:numId="29">
    <w:abstractNumId w:val="52"/>
  </w:num>
  <w:num w:numId="30">
    <w:abstractNumId w:val="34"/>
  </w:num>
  <w:num w:numId="31">
    <w:abstractNumId w:val="25"/>
  </w:num>
  <w:num w:numId="32">
    <w:abstractNumId w:val="27"/>
  </w:num>
  <w:num w:numId="33">
    <w:abstractNumId w:val="19"/>
  </w:num>
  <w:num w:numId="34">
    <w:abstractNumId w:val="51"/>
  </w:num>
  <w:num w:numId="35">
    <w:abstractNumId w:val="18"/>
  </w:num>
  <w:num w:numId="36">
    <w:abstractNumId w:val="39"/>
  </w:num>
  <w:num w:numId="37">
    <w:abstractNumId w:val="46"/>
  </w:num>
  <w:num w:numId="38">
    <w:abstractNumId w:val="40"/>
  </w:num>
  <w:num w:numId="39">
    <w:abstractNumId w:val="6"/>
  </w:num>
  <w:num w:numId="40">
    <w:abstractNumId w:val="20"/>
  </w:num>
  <w:num w:numId="41">
    <w:abstractNumId w:val="45"/>
  </w:num>
  <w:num w:numId="42">
    <w:abstractNumId w:val="49"/>
  </w:num>
  <w:num w:numId="43">
    <w:abstractNumId w:val="11"/>
  </w:num>
  <w:num w:numId="44">
    <w:abstractNumId w:val="17"/>
  </w:num>
  <w:num w:numId="45">
    <w:abstractNumId w:val="42"/>
  </w:num>
  <w:num w:numId="46">
    <w:abstractNumId w:val="35"/>
  </w:num>
  <w:num w:numId="47">
    <w:abstractNumId w:val="48"/>
  </w:num>
  <w:num w:numId="48">
    <w:abstractNumId w:val="7"/>
  </w:num>
  <w:num w:numId="49">
    <w:abstractNumId w:val="4"/>
  </w:num>
  <w:num w:numId="50">
    <w:abstractNumId w:val="44"/>
  </w:num>
  <w:num w:numId="51">
    <w:abstractNumId w:val="13"/>
  </w:num>
  <w:num w:numId="52">
    <w:abstractNumId w:val="33"/>
  </w:num>
  <w:num w:numId="53">
    <w:abstractNumId w:val="5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5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>
      <o:colormru v:ext="edit" colors="#ccecff,#cedbfe,#ced0fe,#f99,#c1f8fb,#dbfbfd,#15f4ff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A4487"/>
    <w:rsid w:val="00000A7C"/>
    <w:rsid w:val="00002283"/>
    <w:rsid w:val="00003511"/>
    <w:rsid w:val="00003C0D"/>
    <w:rsid w:val="00003DAF"/>
    <w:rsid w:val="00005687"/>
    <w:rsid w:val="00006A7D"/>
    <w:rsid w:val="0000770D"/>
    <w:rsid w:val="00011174"/>
    <w:rsid w:val="0001214C"/>
    <w:rsid w:val="000124AE"/>
    <w:rsid w:val="00012C17"/>
    <w:rsid w:val="000141F7"/>
    <w:rsid w:val="00014296"/>
    <w:rsid w:val="000147C1"/>
    <w:rsid w:val="00016036"/>
    <w:rsid w:val="000161DA"/>
    <w:rsid w:val="00016376"/>
    <w:rsid w:val="00016A4E"/>
    <w:rsid w:val="0001707E"/>
    <w:rsid w:val="000170B3"/>
    <w:rsid w:val="00020242"/>
    <w:rsid w:val="00020799"/>
    <w:rsid w:val="000211F0"/>
    <w:rsid w:val="00021213"/>
    <w:rsid w:val="00021C13"/>
    <w:rsid w:val="00023A6C"/>
    <w:rsid w:val="00025DFE"/>
    <w:rsid w:val="00026027"/>
    <w:rsid w:val="00026599"/>
    <w:rsid w:val="0002684B"/>
    <w:rsid w:val="00026867"/>
    <w:rsid w:val="0002692C"/>
    <w:rsid w:val="00026D5D"/>
    <w:rsid w:val="00027491"/>
    <w:rsid w:val="00030D37"/>
    <w:rsid w:val="00030FF3"/>
    <w:rsid w:val="00031201"/>
    <w:rsid w:val="00032FF5"/>
    <w:rsid w:val="00033073"/>
    <w:rsid w:val="00033964"/>
    <w:rsid w:val="000357D4"/>
    <w:rsid w:val="000362D0"/>
    <w:rsid w:val="00036DC3"/>
    <w:rsid w:val="00036F54"/>
    <w:rsid w:val="000370CF"/>
    <w:rsid w:val="00037587"/>
    <w:rsid w:val="00037677"/>
    <w:rsid w:val="00037BF6"/>
    <w:rsid w:val="00041215"/>
    <w:rsid w:val="000416C1"/>
    <w:rsid w:val="00041BCB"/>
    <w:rsid w:val="00043146"/>
    <w:rsid w:val="0004681C"/>
    <w:rsid w:val="00046920"/>
    <w:rsid w:val="00050042"/>
    <w:rsid w:val="00050058"/>
    <w:rsid w:val="000509D8"/>
    <w:rsid w:val="00050C71"/>
    <w:rsid w:val="0005114C"/>
    <w:rsid w:val="0005128A"/>
    <w:rsid w:val="000521AF"/>
    <w:rsid w:val="000538F7"/>
    <w:rsid w:val="000550AD"/>
    <w:rsid w:val="0005569E"/>
    <w:rsid w:val="0005689E"/>
    <w:rsid w:val="000609DB"/>
    <w:rsid w:val="00061D7D"/>
    <w:rsid w:val="0006208D"/>
    <w:rsid w:val="00062F3E"/>
    <w:rsid w:val="00064E62"/>
    <w:rsid w:val="000652C6"/>
    <w:rsid w:val="00065743"/>
    <w:rsid w:val="00066558"/>
    <w:rsid w:val="0006673F"/>
    <w:rsid w:val="00070792"/>
    <w:rsid w:val="00070BEC"/>
    <w:rsid w:val="00070DF0"/>
    <w:rsid w:val="0007291A"/>
    <w:rsid w:val="00072920"/>
    <w:rsid w:val="00073D13"/>
    <w:rsid w:val="000749B5"/>
    <w:rsid w:val="00075B24"/>
    <w:rsid w:val="000760EA"/>
    <w:rsid w:val="000762B5"/>
    <w:rsid w:val="00076BEA"/>
    <w:rsid w:val="00076C17"/>
    <w:rsid w:val="00077E6E"/>
    <w:rsid w:val="000813A5"/>
    <w:rsid w:val="0008146E"/>
    <w:rsid w:val="00081660"/>
    <w:rsid w:val="000828F7"/>
    <w:rsid w:val="00083AEF"/>
    <w:rsid w:val="00085B17"/>
    <w:rsid w:val="00086610"/>
    <w:rsid w:val="00087B6D"/>
    <w:rsid w:val="00090633"/>
    <w:rsid w:val="00090675"/>
    <w:rsid w:val="00090EC5"/>
    <w:rsid w:val="000920CE"/>
    <w:rsid w:val="00092910"/>
    <w:rsid w:val="00092D48"/>
    <w:rsid w:val="000931A5"/>
    <w:rsid w:val="00093969"/>
    <w:rsid w:val="0009448F"/>
    <w:rsid w:val="00094DEB"/>
    <w:rsid w:val="00095312"/>
    <w:rsid w:val="00095EAF"/>
    <w:rsid w:val="00096281"/>
    <w:rsid w:val="000964E4"/>
    <w:rsid w:val="000A0685"/>
    <w:rsid w:val="000A23CC"/>
    <w:rsid w:val="000A2AE8"/>
    <w:rsid w:val="000A301A"/>
    <w:rsid w:val="000A4980"/>
    <w:rsid w:val="000A571F"/>
    <w:rsid w:val="000A762D"/>
    <w:rsid w:val="000B1B99"/>
    <w:rsid w:val="000B207E"/>
    <w:rsid w:val="000B251E"/>
    <w:rsid w:val="000B2B4C"/>
    <w:rsid w:val="000B2C1A"/>
    <w:rsid w:val="000B2C77"/>
    <w:rsid w:val="000B51CC"/>
    <w:rsid w:val="000B570E"/>
    <w:rsid w:val="000B5B56"/>
    <w:rsid w:val="000B7F00"/>
    <w:rsid w:val="000C0392"/>
    <w:rsid w:val="000C0486"/>
    <w:rsid w:val="000C0C54"/>
    <w:rsid w:val="000C1802"/>
    <w:rsid w:val="000C1D51"/>
    <w:rsid w:val="000C222B"/>
    <w:rsid w:val="000C2F5C"/>
    <w:rsid w:val="000C30C0"/>
    <w:rsid w:val="000C317C"/>
    <w:rsid w:val="000C32D0"/>
    <w:rsid w:val="000C5351"/>
    <w:rsid w:val="000C5513"/>
    <w:rsid w:val="000C5718"/>
    <w:rsid w:val="000C5E09"/>
    <w:rsid w:val="000C6056"/>
    <w:rsid w:val="000C6EEC"/>
    <w:rsid w:val="000C7540"/>
    <w:rsid w:val="000D048B"/>
    <w:rsid w:val="000D062A"/>
    <w:rsid w:val="000D077D"/>
    <w:rsid w:val="000D196B"/>
    <w:rsid w:val="000D24DF"/>
    <w:rsid w:val="000D26B0"/>
    <w:rsid w:val="000D33FD"/>
    <w:rsid w:val="000D39EC"/>
    <w:rsid w:val="000D4399"/>
    <w:rsid w:val="000D4808"/>
    <w:rsid w:val="000D4FFF"/>
    <w:rsid w:val="000D56C5"/>
    <w:rsid w:val="000D5E93"/>
    <w:rsid w:val="000D643E"/>
    <w:rsid w:val="000D794A"/>
    <w:rsid w:val="000D7978"/>
    <w:rsid w:val="000E09B8"/>
    <w:rsid w:val="000E1CFC"/>
    <w:rsid w:val="000E2D2D"/>
    <w:rsid w:val="000E2F8B"/>
    <w:rsid w:val="000E3695"/>
    <w:rsid w:val="000E3D86"/>
    <w:rsid w:val="000E5148"/>
    <w:rsid w:val="000E53CE"/>
    <w:rsid w:val="000E69B6"/>
    <w:rsid w:val="000E738C"/>
    <w:rsid w:val="000E7A3C"/>
    <w:rsid w:val="000F0A54"/>
    <w:rsid w:val="000F0FAB"/>
    <w:rsid w:val="000F1BA6"/>
    <w:rsid w:val="000F1DC6"/>
    <w:rsid w:val="000F255E"/>
    <w:rsid w:val="000F2816"/>
    <w:rsid w:val="000F292D"/>
    <w:rsid w:val="000F3899"/>
    <w:rsid w:val="000F429A"/>
    <w:rsid w:val="000F510D"/>
    <w:rsid w:val="000F68AB"/>
    <w:rsid w:val="000F732B"/>
    <w:rsid w:val="0010026F"/>
    <w:rsid w:val="001009F4"/>
    <w:rsid w:val="00100A53"/>
    <w:rsid w:val="0010278A"/>
    <w:rsid w:val="00102BD9"/>
    <w:rsid w:val="00104AF0"/>
    <w:rsid w:val="00104B43"/>
    <w:rsid w:val="00104D1A"/>
    <w:rsid w:val="001054A1"/>
    <w:rsid w:val="00110489"/>
    <w:rsid w:val="00110C6D"/>
    <w:rsid w:val="00113123"/>
    <w:rsid w:val="001138B2"/>
    <w:rsid w:val="0011394E"/>
    <w:rsid w:val="00113D1F"/>
    <w:rsid w:val="00114A6F"/>
    <w:rsid w:val="00115A9F"/>
    <w:rsid w:val="00115AC0"/>
    <w:rsid w:val="0011651F"/>
    <w:rsid w:val="001202EF"/>
    <w:rsid w:val="00120CF1"/>
    <w:rsid w:val="001211D0"/>
    <w:rsid w:val="00122481"/>
    <w:rsid w:val="00122671"/>
    <w:rsid w:val="00122B12"/>
    <w:rsid w:val="00122D8F"/>
    <w:rsid w:val="001236D4"/>
    <w:rsid w:val="00123D29"/>
    <w:rsid w:val="001240A5"/>
    <w:rsid w:val="0012415D"/>
    <w:rsid w:val="00124542"/>
    <w:rsid w:val="00124E93"/>
    <w:rsid w:val="00126B79"/>
    <w:rsid w:val="00127D94"/>
    <w:rsid w:val="00130005"/>
    <w:rsid w:val="0013114B"/>
    <w:rsid w:val="001314D5"/>
    <w:rsid w:val="00132FCD"/>
    <w:rsid w:val="0013306D"/>
    <w:rsid w:val="0013415C"/>
    <w:rsid w:val="001362AD"/>
    <w:rsid w:val="001365E9"/>
    <w:rsid w:val="00136CF5"/>
    <w:rsid w:val="001417DF"/>
    <w:rsid w:val="001424E2"/>
    <w:rsid w:val="001440C7"/>
    <w:rsid w:val="001441AA"/>
    <w:rsid w:val="00145069"/>
    <w:rsid w:val="001457FD"/>
    <w:rsid w:val="00147A1B"/>
    <w:rsid w:val="00147EBC"/>
    <w:rsid w:val="00147F27"/>
    <w:rsid w:val="00150819"/>
    <w:rsid w:val="001510F4"/>
    <w:rsid w:val="001521F5"/>
    <w:rsid w:val="00152C69"/>
    <w:rsid w:val="00152D39"/>
    <w:rsid w:val="00153570"/>
    <w:rsid w:val="00153A86"/>
    <w:rsid w:val="00153EBB"/>
    <w:rsid w:val="00154144"/>
    <w:rsid w:val="001557F8"/>
    <w:rsid w:val="00156C98"/>
    <w:rsid w:val="001571B9"/>
    <w:rsid w:val="00157ED4"/>
    <w:rsid w:val="00160841"/>
    <w:rsid w:val="00161CB8"/>
    <w:rsid w:val="00163696"/>
    <w:rsid w:val="001642EA"/>
    <w:rsid w:val="00165865"/>
    <w:rsid w:val="00165CD7"/>
    <w:rsid w:val="00165E72"/>
    <w:rsid w:val="0016771A"/>
    <w:rsid w:val="001706A1"/>
    <w:rsid w:val="00170C02"/>
    <w:rsid w:val="00171A2D"/>
    <w:rsid w:val="00171D6B"/>
    <w:rsid w:val="001733F8"/>
    <w:rsid w:val="00173DEF"/>
    <w:rsid w:val="001745A5"/>
    <w:rsid w:val="00174883"/>
    <w:rsid w:val="00176118"/>
    <w:rsid w:val="001762D2"/>
    <w:rsid w:val="00177E76"/>
    <w:rsid w:val="00180426"/>
    <w:rsid w:val="00180D5B"/>
    <w:rsid w:val="001816EA"/>
    <w:rsid w:val="001817CF"/>
    <w:rsid w:val="001818FF"/>
    <w:rsid w:val="00181E79"/>
    <w:rsid w:val="00182148"/>
    <w:rsid w:val="00182694"/>
    <w:rsid w:val="00182E76"/>
    <w:rsid w:val="00182F35"/>
    <w:rsid w:val="00183771"/>
    <w:rsid w:val="00186B30"/>
    <w:rsid w:val="00190EDB"/>
    <w:rsid w:val="00191055"/>
    <w:rsid w:val="001920A5"/>
    <w:rsid w:val="001924E4"/>
    <w:rsid w:val="00192C98"/>
    <w:rsid w:val="0019324A"/>
    <w:rsid w:val="001933D3"/>
    <w:rsid w:val="00193740"/>
    <w:rsid w:val="00194383"/>
    <w:rsid w:val="001943DF"/>
    <w:rsid w:val="00194CBC"/>
    <w:rsid w:val="00194EA7"/>
    <w:rsid w:val="00195D0E"/>
    <w:rsid w:val="0019693E"/>
    <w:rsid w:val="00196BAA"/>
    <w:rsid w:val="00196C8E"/>
    <w:rsid w:val="00197B24"/>
    <w:rsid w:val="00197DF2"/>
    <w:rsid w:val="001A0DB4"/>
    <w:rsid w:val="001A10B1"/>
    <w:rsid w:val="001A12D9"/>
    <w:rsid w:val="001A1873"/>
    <w:rsid w:val="001A2312"/>
    <w:rsid w:val="001A32D4"/>
    <w:rsid w:val="001A36A1"/>
    <w:rsid w:val="001A422C"/>
    <w:rsid w:val="001A47F4"/>
    <w:rsid w:val="001A4BB9"/>
    <w:rsid w:val="001A4E4D"/>
    <w:rsid w:val="001A4EEE"/>
    <w:rsid w:val="001A4EF6"/>
    <w:rsid w:val="001A6039"/>
    <w:rsid w:val="001A6FD4"/>
    <w:rsid w:val="001B0860"/>
    <w:rsid w:val="001B0A11"/>
    <w:rsid w:val="001B1F7B"/>
    <w:rsid w:val="001B21B1"/>
    <w:rsid w:val="001B4061"/>
    <w:rsid w:val="001B45F2"/>
    <w:rsid w:val="001B4AC8"/>
    <w:rsid w:val="001B5BFD"/>
    <w:rsid w:val="001B67C2"/>
    <w:rsid w:val="001B6F59"/>
    <w:rsid w:val="001B7B12"/>
    <w:rsid w:val="001B7C6E"/>
    <w:rsid w:val="001C076D"/>
    <w:rsid w:val="001C12D0"/>
    <w:rsid w:val="001C1A31"/>
    <w:rsid w:val="001C2557"/>
    <w:rsid w:val="001C2876"/>
    <w:rsid w:val="001C3F30"/>
    <w:rsid w:val="001C66C9"/>
    <w:rsid w:val="001C7ADA"/>
    <w:rsid w:val="001C7E77"/>
    <w:rsid w:val="001D0004"/>
    <w:rsid w:val="001D0AA2"/>
    <w:rsid w:val="001D0AD7"/>
    <w:rsid w:val="001D126E"/>
    <w:rsid w:val="001D1F52"/>
    <w:rsid w:val="001D23C5"/>
    <w:rsid w:val="001D3D9F"/>
    <w:rsid w:val="001D3E14"/>
    <w:rsid w:val="001D4DA7"/>
    <w:rsid w:val="001D54BF"/>
    <w:rsid w:val="001D5849"/>
    <w:rsid w:val="001D5DA7"/>
    <w:rsid w:val="001D6368"/>
    <w:rsid w:val="001D639C"/>
    <w:rsid w:val="001D681F"/>
    <w:rsid w:val="001E0382"/>
    <w:rsid w:val="001E2590"/>
    <w:rsid w:val="001E259C"/>
    <w:rsid w:val="001E376B"/>
    <w:rsid w:val="001E3DA7"/>
    <w:rsid w:val="001E3E85"/>
    <w:rsid w:val="001E42D2"/>
    <w:rsid w:val="001E47BB"/>
    <w:rsid w:val="001E4A99"/>
    <w:rsid w:val="001E4EA2"/>
    <w:rsid w:val="001E5820"/>
    <w:rsid w:val="001E59EC"/>
    <w:rsid w:val="001E5AB1"/>
    <w:rsid w:val="001E5C94"/>
    <w:rsid w:val="001E60F5"/>
    <w:rsid w:val="001E62FA"/>
    <w:rsid w:val="001E6EDD"/>
    <w:rsid w:val="001E7641"/>
    <w:rsid w:val="001E7B0C"/>
    <w:rsid w:val="001F0103"/>
    <w:rsid w:val="001F0C1C"/>
    <w:rsid w:val="001F12B1"/>
    <w:rsid w:val="001F142E"/>
    <w:rsid w:val="001F16C6"/>
    <w:rsid w:val="001F1828"/>
    <w:rsid w:val="001F225F"/>
    <w:rsid w:val="001F2530"/>
    <w:rsid w:val="001F2804"/>
    <w:rsid w:val="001F3096"/>
    <w:rsid w:val="001F410F"/>
    <w:rsid w:val="001F4B40"/>
    <w:rsid w:val="001F51BD"/>
    <w:rsid w:val="001F6B12"/>
    <w:rsid w:val="001F6EBC"/>
    <w:rsid w:val="001F74D0"/>
    <w:rsid w:val="001F788A"/>
    <w:rsid w:val="002000B9"/>
    <w:rsid w:val="0020040B"/>
    <w:rsid w:val="00200493"/>
    <w:rsid w:val="00200A36"/>
    <w:rsid w:val="002011E6"/>
    <w:rsid w:val="00201679"/>
    <w:rsid w:val="0020180E"/>
    <w:rsid w:val="00201CFD"/>
    <w:rsid w:val="0020273A"/>
    <w:rsid w:val="002029CB"/>
    <w:rsid w:val="00202F5F"/>
    <w:rsid w:val="002063DE"/>
    <w:rsid w:val="00206F4C"/>
    <w:rsid w:val="002078A0"/>
    <w:rsid w:val="002079DA"/>
    <w:rsid w:val="00207EF9"/>
    <w:rsid w:val="00210060"/>
    <w:rsid w:val="00210804"/>
    <w:rsid w:val="00211358"/>
    <w:rsid w:val="00211532"/>
    <w:rsid w:val="00212459"/>
    <w:rsid w:val="00212958"/>
    <w:rsid w:val="00212B8D"/>
    <w:rsid w:val="00214908"/>
    <w:rsid w:val="00214DC8"/>
    <w:rsid w:val="0021694B"/>
    <w:rsid w:val="00216980"/>
    <w:rsid w:val="0021746C"/>
    <w:rsid w:val="00217F86"/>
    <w:rsid w:val="00220B30"/>
    <w:rsid w:val="00221072"/>
    <w:rsid w:val="002218FB"/>
    <w:rsid w:val="00221A94"/>
    <w:rsid w:val="00222AE7"/>
    <w:rsid w:val="002245A4"/>
    <w:rsid w:val="00224724"/>
    <w:rsid w:val="00224A06"/>
    <w:rsid w:val="0022612B"/>
    <w:rsid w:val="00226850"/>
    <w:rsid w:val="00227E56"/>
    <w:rsid w:val="00230817"/>
    <w:rsid w:val="00230A20"/>
    <w:rsid w:val="00232EBC"/>
    <w:rsid w:val="0023354E"/>
    <w:rsid w:val="00233AC9"/>
    <w:rsid w:val="00233B3D"/>
    <w:rsid w:val="002362D8"/>
    <w:rsid w:val="00240EA4"/>
    <w:rsid w:val="00241AB5"/>
    <w:rsid w:val="00241FBF"/>
    <w:rsid w:val="002428AF"/>
    <w:rsid w:val="002439CD"/>
    <w:rsid w:val="00243A6A"/>
    <w:rsid w:val="0024456C"/>
    <w:rsid w:val="002458C9"/>
    <w:rsid w:val="00245E25"/>
    <w:rsid w:val="002464D0"/>
    <w:rsid w:val="00246BAD"/>
    <w:rsid w:val="00246C39"/>
    <w:rsid w:val="0024793B"/>
    <w:rsid w:val="00247F9D"/>
    <w:rsid w:val="00250AF8"/>
    <w:rsid w:val="00251269"/>
    <w:rsid w:val="00251C14"/>
    <w:rsid w:val="002520DA"/>
    <w:rsid w:val="0025281F"/>
    <w:rsid w:val="00252C12"/>
    <w:rsid w:val="00254865"/>
    <w:rsid w:val="002550FC"/>
    <w:rsid w:val="002559FE"/>
    <w:rsid w:val="00256B61"/>
    <w:rsid w:val="00256C55"/>
    <w:rsid w:val="00257DC0"/>
    <w:rsid w:val="00260D40"/>
    <w:rsid w:val="002620CA"/>
    <w:rsid w:val="0026246B"/>
    <w:rsid w:val="002625D1"/>
    <w:rsid w:val="00262D64"/>
    <w:rsid w:val="00262DF5"/>
    <w:rsid w:val="00263374"/>
    <w:rsid w:val="00263E6E"/>
    <w:rsid w:val="002649B4"/>
    <w:rsid w:val="00264E88"/>
    <w:rsid w:val="002656D8"/>
    <w:rsid w:val="00265C2B"/>
    <w:rsid w:val="002661FA"/>
    <w:rsid w:val="00267890"/>
    <w:rsid w:val="00270AD0"/>
    <w:rsid w:val="002710FD"/>
    <w:rsid w:val="0027225D"/>
    <w:rsid w:val="00272332"/>
    <w:rsid w:val="00272342"/>
    <w:rsid w:val="00275349"/>
    <w:rsid w:val="002765E1"/>
    <w:rsid w:val="00276CD9"/>
    <w:rsid w:val="00277829"/>
    <w:rsid w:val="00280112"/>
    <w:rsid w:val="00281502"/>
    <w:rsid w:val="00281591"/>
    <w:rsid w:val="00281848"/>
    <w:rsid w:val="0028189E"/>
    <w:rsid w:val="00283EA3"/>
    <w:rsid w:val="002843EE"/>
    <w:rsid w:val="00285841"/>
    <w:rsid w:val="002858E5"/>
    <w:rsid w:val="0028616D"/>
    <w:rsid w:val="00287747"/>
    <w:rsid w:val="00287F78"/>
    <w:rsid w:val="00293353"/>
    <w:rsid w:val="002940F7"/>
    <w:rsid w:val="0029547A"/>
    <w:rsid w:val="00295486"/>
    <w:rsid w:val="002966F9"/>
    <w:rsid w:val="00296D7F"/>
    <w:rsid w:val="00296FC2"/>
    <w:rsid w:val="00297B94"/>
    <w:rsid w:val="00297FFB"/>
    <w:rsid w:val="002A1980"/>
    <w:rsid w:val="002A1DC7"/>
    <w:rsid w:val="002A25D2"/>
    <w:rsid w:val="002A2B2F"/>
    <w:rsid w:val="002A37E1"/>
    <w:rsid w:val="002A4487"/>
    <w:rsid w:val="002A6B9B"/>
    <w:rsid w:val="002A768D"/>
    <w:rsid w:val="002A7877"/>
    <w:rsid w:val="002B00E4"/>
    <w:rsid w:val="002B054B"/>
    <w:rsid w:val="002B083B"/>
    <w:rsid w:val="002B09DE"/>
    <w:rsid w:val="002B223A"/>
    <w:rsid w:val="002B461E"/>
    <w:rsid w:val="002B4AB1"/>
    <w:rsid w:val="002B55A4"/>
    <w:rsid w:val="002B5EF7"/>
    <w:rsid w:val="002B6098"/>
    <w:rsid w:val="002B75F1"/>
    <w:rsid w:val="002C13EC"/>
    <w:rsid w:val="002C166D"/>
    <w:rsid w:val="002C1F9D"/>
    <w:rsid w:val="002C327C"/>
    <w:rsid w:val="002C37E5"/>
    <w:rsid w:val="002C37EB"/>
    <w:rsid w:val="002C3FC4"/>
    <w:rsid w:val="002C5E72"/>
    <w:rsid w:val="002C7BFB"/>
    <w:rsid w:val="002D24DD"/>
    <w:rsid w:val="002D25D8"/>
    <w:rsid w:val="002D26F7"/>
    <w:rsid w:val="002D2A14"/>
    <w:rsid w:val="002D2D5E"/>
    <w:rsid w:val="002D4221"/>
    <w:rsid w:val="002D4367"/>
    <w:rsid w:val="002D54C1"/>
    <w:rsid w:val="002D551E"/>
    <w:rsid w:val="002D6111"/>
    <w:rsid w:val="002D6558"/>
    <w:rsid w:val="002E0111"/>
    <w:rsid w:val="002E17FA"/>
    <w:rsid w:val="002E1B8B"/>
    <w:rsid w:val="002E2852"/>
    <w:rsid w:val="002E2BF0"/>
    <w:rsid w:val="002E2F0A"/>
    <w:rsid w:val="002E2F8A"/>
    <w:rsid w:val="002E3733"/>
    <w:rsid w:val="002E4083"/>
    <w:rsid w:val="002E45BF"/>
    <w:rsid w:val="002E53FB"/>
    <w:rsid w:val="002E5B1A"/>
    <w:rsid w:val="002E6125"/>
    <w:rsid w:val="002E6473"/>
    <w:rsid w:val="002E7401"/>
    <w:rsid w:val="002F03E8"/>
    <w:rsid w:val="002F127A"/>
    <w:rsid w:val="002F22CA"/>
    <w:rsid w:val="002F5763"/>
    <w:rsid w:val="002F5EAD"/>
    <w:rsid w:val="002F6C10"/>
    <w:rsid w:val="002F6FCF"/>
    <w:rsid w:val="002F736F"/>
    <w:rsid w:val="002F7F90"/>
    <w:rsid w:val="003003ED"/>
    <w:rsid w:val="00300F22"/>
    <w:rsid w:val="00303108"/>
    <w:rsid w:val="0030366B"/>
    <w:rsid w:val="0030448D"/>
    <w:rsid w:val="003049D0"/>
    <w:rsid w:val="003054B7"/>
    <w:rsid w:val="0030551D"/>
    <w:rsid w:val="003055A6"/>
    <w:rsid w:val="003055C8"/>
    <w:rsid w:val="003061DB"/>
    <w:rsid w:val="003109B2"/>
    <w:rsid w:val="003112F7"/>
    <w:rsid w:val="003114B8"/>
    <w:rsid w:val="00311548"/>
    <w:rsid w:val="00311EC0"/>
    <w:rsid w:val="0031298B"/>
    <w:rsid w:val="003130F0"/>
    <w:rsid w:val="003143F8"/>
    <w:rsid w:val="003166DA"/>
    <w:rsid w:val="003173C4"/>
    <w:rsid w:val="00320817"/>
    <w:rsid w:val="003209CB"/>
    <w:rsid w:val="00321351"/>
    <w:rsid w:val="0032173E"/>
    <w:rsid w:val="00321CA2"/>
    <w:rsid w:val="00322704"/>
    <w:rsid w:val="00324038"/>
    <w:rsid w:val="00324E7E"/>
    <w:rsid w:val="0032502B"/>
    <w:rsid w:val="003255BF"/>
    <w:rsid w:val="00325F15"/>
    <w:rsid w:val="003268F7"/>
    <w:rsid w:val="00326B17"/>
    <w:rsid w:val="003301EA"/>
    <w:rsid w:val="00330D20"/>
    <w:rsid w:val="00331600"/>
    <w:rsid w:val="003316F7"/>
    <w:rsid w:val="00331B61"/>
    <w:rsid w:val="00332658"/>
    <w:rsid w:val="003327DE"/>
    <w:rsid w:val="00332935"/>
    <w:rsid w:val="003345A8"/>
    <w:rsid w:val="003347B0"/>
    <w:rsid w:val="003355A1"/>
    <w:rsid w:val="0033589D"/>
    <w:rsid w:val="003364D5"/>
    <w:rsid w:val="00337156"/>
    <w:rsid w:val="0033779B"/>
    <w:rsid w:val="00337BBF"/>
    <w:rsid w:val="003404ED"/>
    <w:rsid w:val="00341A0D"/>
    <w:rsid w:val="00342D06"/>
    <w:rsid w:val="0034365B"/>
    <w:rsid w:val="0034367A"/>
    <w:rsid w:val="003436E9"/>
    <w:rsid w:val="0034487A"/>
    <w:rsid w:val="0034560E"/>
    <w:rsid w:val="003459D4"/>
    <w:rsid w:val="003459F9"/>
    <w:rsid w:val="003461F3"/>
    <w:rsid w:val="0034654D"/>
    <w:rsid w:val="00347162"/>
    <w:rsid w:val="003519AF"/>
    <w:rsid w:val="00352C96"/>
    <w:rsid w:val="0035319D"/>
    <w:rsid w:val="0035336B"/>
    <w:rsid w:val="00353AD8"/>
    <w:rsid w:val="00353B19"/>
    <w:rsid w:val="00354621"/>
    <w:rsid w:val="0035462F"/>
    <w:rsid w:val="00354F13"/>
    <w:rsid w:val="00355916"/>
    <w:rsid w:val="00355AD6"/>
    <w:rsid w:val="00355E6A"/>
    <w:rsid w:val="00356087"/>
    <w:rsid w:val="003565B3"/>
    <w:rsid w:val="00357C41"/>
    <w:rsid w:val="00360246"/>
    <w:rsid w:val="00361644"/>
    <w:rsid w:val="00361833"/>
    <w:rsid w:val="00361DE9"/>
    <w:rsid w:val="00361DF4"/>
    <w:rsid w:val="00362855"/>
    <w:rsid w:val="0036441B"/>
    <w:rsid w:val="00364932"/>
    <w:rsid w:val="003650D3"/>
    <w:rsid w:val="00366352"/>
    <w:rsid w:val="00366729"/>
    <w:rsid w:val="00366F14"/>
    <w:rsid w:val="003704DF"/>
    <w:rsid w:val="00370E30"/>
    <w:rsid w:val="00372C47"/>
    <w:rsid w:val="00375901"/>
    <w:rsid w:val="0037632F"/>
    <w:rsid w:val="0037699D"/>
    <w:rsid w:val="00380330"/>
    <w:rsid w:val="0038173E"/>
    <w:rsid w:val="003828D6"/>
    <w:rsid w:val="00384460"/>
    <w:rsid w:val="0038637D"/>
    <w:rsid w:val="00391588"/>
    <w:rsid w:val="00391DB1"/>
    <w:rsid w:val="0039221E"/>
    <w:rsid w:val="00392D45"/>
    <w:rsid w:val="00393D2C"/>
    <w:rsid w:val="00393DF7"/>
    <w:rsid w:val="003958A7"/>
    <w:rsid w:val="003959B4"/>
    <w:rsid w:val="00396532"/>
    <w:rsid w:val="00396565"/>
    <w:rsid w:val="003969DB"/>
    <w:rsid w:val="003979A5"/>
    <w:rsid w:val="003A0529"/>
    <w:rsid w:val="003A0ACB"/>
    <w:rsid w:val="003A160F"/>
    <w:rsid w:val="003A1995"/>
    <w:rsid w:val="003A2406"/>
    <w:rsid w:val="003A2A0C"/>
    <w:rsid w:val="003A42C1"/>
    <w:rsid w:val="003A6D39"/>
    <w:rsid w:val="003B0D66"/>
    <w:rsid w:val="003B1A78"/>
    <w:rsid w:val="003B21E7"/>
    <w:rsid w:val="003B24AE"/>
    <w:rsid w:val="003B29F1"/>
    <w:rsid w:val="003B2C6E"/>
    <w:rsid w:val="003B40B9"/>
    <w:rsid w:val="003B4907"/>
    <w:rsid w:val="003B4DB0"/>
    <w:rsid w:val="003B56AB"/>
    <w:rsid w:val="003B6577"/>
    <w:rsid w:val="003B6C9E"/>
    <w:rsid w:val="003B74F3"/>
    <w:rsid w:val="003B7A68"/>
    <w:rsid w:val="003B7C38"/>
    <w:rsid w:val="003B7D07"/>
    <w:rsid w:val="003B7E28"/>
    <w:rsid w:val="003C035B"/>
    <w:rsid w:val="003C0E52"/>
    <w:rsid w:val="003C184A"/>
    <w:rsid w:val="003C3925"/>
    <w:rsid w:val="003C3AB2"/>
    <w:rsid w:val="003C47D8"/>
    <w:rsid w:val="003C4B1D"/>
    <w:rsid w:val="003C60D0"/>
    <w:rsid w:val="003C6C4D"/>
    <w:rsid w:val="003C7005"/>
    <w:rsid w:val="003C710E"/>
    <w:rsid w:val="003C735D"/>
    <w:rsid w:val="003C7728"/>
    <w:rsid w:val="003D0BB3"/>
    <w:rsid w:val="003D1D95"/>
    <w:rsid w:val="003D1F45"/>
    <w:rsid w:val="003D20E8"/>
    <w:rsid w:val="003D23C1"/>
    <w:rsid w:val="003D25C5"/>
    <w:rsid w:val="003D2E88"/>
    <w:rsid w:val="003D3651"/>
    <w:rsid w:val="003D3840"/>
    <w:rsid w:val="003D664D"/>
    <w:rsid w:val="003D7853"/>
    <w:rsid w:val="003E02A4"/>
    <w:rsid w:val="003E08D8"/>
    <w:rsid w:val="003E1E7A"/>
    <w:rsid w:val="003E237C"/>
    <w:rsid w:val="003E2B62"/>
    <w:rsid w:val="003E2E73"/>
    <w:rsid w:val="003E3AAB"/>
    <w:rsid w:val="003E5082"/>
    <w:rsid w:val="003E58D6"/>
    <w:rsid w:val="003E59B8"/>
    <w:rsid w:val="003E7483"/>
    <w:rsid w:val="003F0568"/>
    <w:rsid w:val="003F0E8D"/>
    <w:rsid w:val="003F10EA"/>
    <w:rsid w:val="003F1188"/>
    <w:rsid w:val="003F1923"/>
    <w:rsid w:val="003F2849"/>
    <w:rsid w:val="003F2C71"/>
    <w:rsid w:val="003F3ADB"/>
    <w:rsid w:val="003F4171"/>
    <w:rsid w:val="003F42E6"/>
    <w:rsid w:val="003F4862"/>
    <w:rsid w:val="003F5F45"/>
    <w:rsid w:val="003F6FB8"/>
    <w:rsid w:val="003F72A2"/>
    <w:rsid w:val="004017C7"/>
    <w:rsid w:val="00401BC8"/>
    <w:rsid w:val="00401C58"/>
    <w:rsid w:val="00403CF3"/>
    <w:rsid w:val="00403ED2"/>
    <w:rsid w:val="00404152"/>
    <w:rsid w:val="00406526"/>
    <w:rsid w:val="00406B6B"/>
    <w:rsid w:val="0040714B"/>
    <w:rsid w:val="00407200"/>
    <w:rsid w:val="0041078D"/>
    <w:rsid w:val="00410FA9"/>
    <w:rsid w:val="004112A3"/>
    <w:rsid w:val="0041221E"/>
    <w:rsid w:val="00412D59"/>
    <w:rsid w:val="0041345E"/>
    <w:rsid w:val="0041385E"/>
    <w:rsid w:val="00413D9C"/>
    <w:rsid w:val="00414174"/>
    <w:rsid w:val="004143AB"/>
    <w:rsid w:val="0042090C"/>
    <w:rsid w:val="00423A10"/>
    <w:rsid w:val="00425EA6"/>
    <w:rsid w:val="00426147"/>
    <w:rsid w:val="00426371"/>
    <w:rsid w:val="00426B02"/>
    <w:rsid w:val="00427DDF"/>
    <w:rsid w:val="00427EBC"/>
    <w:rsid w:val="0043007D"/>
    <w:rsid w:val="004300FD"/>
    <w:rsid w:val="004322E9"/>
    <w:rsid w:val="0043274C"/>
    <w:rsid w:val="00433239"/>
    <w:rsid w:val="00433F4A"/>
    <w:rsid w:val="00434204"/>
    <w:rsid w:val="004348B9"/>
    <w:rsid w:val="00434B6F"/>
    <w:rsid w:val="00434C4C"/>
    <w:rsid w:val="00434DCD"/>
    <w:rsid w:val="00435097"/>
    <w:rsid w:val="00436FDE"/>
    <w:rsid w:val="004376E1"/>
    <w:rsid w:val="004377D9"/>
    <w:rsid w:val="004379A0"/>
    <w:rsid w:val="0044018B"/>
    <w:rsid w:val="00440534"/>
    <w:rsid w:val="004406ED"/>
    <w:rsid w:val="004407CC"/>
    <w:rsid w:val="00441719"/>
    <w:rsid w:val="00442A60"/>
    <w:rsid w:val="00442F83"/>
    <w:rsid w:val="00442FBF"/>
    <w:rsid w:val="00443785"/>
    <w:rsid w:val="004446AF"/>
    <w:rsid w:val="00444B97"/>
    <w:rsid w:val="00444E48"/>
    <w:rsid w:val="004464BA"/>
    <w:rsid w:val="004472DC"/>
    <w:rsid w:val="004502CB"/>
    <w:rsid w:val="00450ADB"/>
    <w:rsid w:val="00451AFF"/>
    <w:rsid w:val="00451FC1"/>
    <w:rsid w:val="00452FBB"/>
    <w:rsid w:val="00453867"/>
    <w:rsid w:val="00454E97"/>
    <w:rsid w:val="004550E0"/>
    <w:rsid w:val="004560D4"/>
    <w:rsid w:val="0045666A"/>
    <w:rsid w:val="00457A72"/>
    <w:rsid w:val="00457E1F"/>
    <w:rsid w:val="00460B13"/>
    <w:rsid w:val="00461894"/>
    <w:rsid w:val="00461A35"/>
    <w:rsid w:val="00461B87"/>
    <w:rsid w:val="00461F33"/>
    <w:rsid w:val="00462B5A"/>
    <w:rsid w:val="00462F7A"/>
    <w:rsid w:val="00464790"/>
    <w:rsid w:val="00465FEC"/>
    <w:rsid w:val="004661DD"/>
    <w:rsid w:val="0046652B"/>
    <w:rsid w:val="00466D27"/>
    <w:rsid w:val="0046715C"/>
    <w:rsid w:val="00467F59"/>
    <w:rsid w:val="00470036"/>
    <w:rsid w:val="0047017D"/>
    <w:rsid w:val="004705CA"/>
    <w:rsid w:val="004716E5"/>
    <w:rsid w:val="00471B53"/>
    <w:rsid w:val="00472DDB"/>
    <w:rsid w:val="00475551"/>
    <w:rsid w:val="00475E0B"/>
    <w:rsid w:val="0047662A"/>
    <w:rsid w:val="00477126"/>
    <w:rsid w:val="004778FE"/>
    <w:rsid w:val="00477E29"/>
    <w:rsid w:val="0048076E"/>
    <w:rsid w:val="00480D39"/>
    <w:rsid w:val="004824D3"/>
    <w:rsid w:val="004831A4"/>
    <w:rsid w:val="00483743"/>
    <w:rsid w:val="00483B4C"/>
    <w:rsid w:val="00484092"/>
    <w:rsid w:val="004840AC"/>
    <w:rsid w:val="004846F5"/>
    <w:rsid w:val="0048528A"/>
    <w:rsid w:val="00486046"/>
    <w:rsid w:val="004860AF"/>
    <w:rsid w:val="00490309"/>
    <w:rsid w:val="00490F96"/>
    <w:rsid w:val="004919CE"/>
    <w:rsid w:val="00492447"/>
    <w:rsid w:val="00492A7A"/>
    <w:rsid w:val="004934AA"/>
    <w:rsid w:val="004934CA"/>
    <w:rsid w:val="00495FEF"/>
    <w:rsid w:val="004961E7"/>
    <w:rsid w:val="00496839"/>
    <w:rsid w:val="004979EC"/>
    <w:rsid w:val="00497A1C"/>
    <w:rsid w:val="004A0783"/>
    <w:rsid w:val="004A0B1B"/>
    <w:rsid w:val="004A21D8"/>
    <w:rsid w:val="004A3444"/>
    <w:rsid w:val="004A39D1"/>
    <w:rsid w:val="004A3CA3"/>
    <w:rsid w:val="004A43FC"/>
    <w:rsid w:val="004A4D59"/>
    <w:rsid w:val="004A4FE6"/>
    <w:rsid w:val="004A68B2"/>
    <w:rsid w:val="004A68CA"/>
    <w:rsid w:val="004A6A99"/>
    <w:rsid w:val="004A6DD5"/>
    <w:rsid w:val="004A7FCB"/>
    <w:rsid w:val="004B1A97"/>
    <w:rsid w:val="004B449D"/>
    <w:rsid w:val="004B4FCE"/>
    <w:rsid w:val="004B6A76"/>
    <w:rsid w:val="004C2114"/>
    <w:rsid w:val="004C3B7E"/>
    <w:rsid w:val="004C3CDE"/>
    <w:rsid w:val="004C3D5A"/>
    <w:rsid w:val="004C4188"/>
    <w:rsid w:val="004C44F3"/>
    <w:rsid w:val="004C4BD9"/>
    <w:rsid w:val="004C5580"/>
    <w:rsid w:val="004C5D88"/>
    <w:rsid w:val="004C63E2"/>
    <w:rsid w:val="004C6FA3"/>
    <w:rsid w:val="004D0B7C"/>
    <w:rsid w:val="004D0F21"/>
    <w:rsid w:val="004D1E4D"/>
    <w:rsid w:val="004D28F7"/>
    <w:rsid w:val="004D3824"/>
    <w:rsid w:val="004D391D"/>
    <w:rsid w:val="004D4B6D"/>
    <w:rsid w:val="004D5B0C"/>
    <w:rsid w:val="004D5D3B"/>
    <w:rsid w:val="004D5FD0"/>
    <w:rsid w:val="004D66B2"/>
    <w:rsid w:val="004D6969"/>
    <w:rsid w:val="004E0092"/>
    <w:rsid w:val="004E1342"/>
    <w:rsid w:val="004E18F6"/>
    <w:rsid w:val="004E22D4"/>
    <w:rsid w:val="004E2D41"/>
    <w:rsid w:val="004E32C7"/>
    <w:rsid w:val="004E39EA"/>
    <w:rsid w:val="004E563F"/>
    <w:rsid w:val="004E609E"/>
    <w:rsid w:val="004E76D3"/>
    <w:rsid w:val="004E7F3D"/>
    <w:rsid w:val="004F02DA"/>
    <w:rsid w:val="004F0632"/>
    <w:rsid w:val="004F1179"/>
    <w:rsid w:val="004F2050"/>
    <w:rsid w:val="004F44CF"/>
    <w:rsid w:val="004F48C3"/>
    <w:rsid w:val="004F609A"/>
    <w:rsid w:val="004F622B"/>
    <w:rsid w:val="004F6D81"/>
    <w:rsid w:val="004F6EDD"/>
    <w:rsid w:val="005010A9"/>
    <w:rsid w:val="00501224"/>
    <w:rsid w:val="005022DA"/>
    <w:rsid w:val="005031C3"/>
    <w:rsid w:val="005036FC"/>
    <w:rsid w:val="00505C8B"/>
    <w:rsid w:val="00505FD9"/>
    <w:rsid w:val="005063FA"/>
    <w:rsid w:val="00507D9F"/>
    <w:rsid w:val="00510D8D"/>
    <w:rsid w:val="005110FA"/>
    <w:rsid w:val="0051110C"/>
    <w:rsid w:val="005124EE"/>
    <w:rsid w:val="00512F12"/>
    <w:rsid w:val="005133C8"/>
    <w:rsid w:val="005139D6"/>
    <w:rsid w:val="00515A39"/>
    <w:rsid w:val="00515B19"/>
    <w:rsid w:val="00515BAC"/>
    <w:rsid w:val="00516A5D"/>
    <w:rsid w:val="005170DE"/>
    <w:rsid w:val="0051728E"/>
    <w:rsid w:val="0051733A"/>
    <w:rsid w:val="00521360"/>
    <w:rsid w:val="005215A3"/>
    <w:rsid w:val="005217A5"/>
    <w:rsid w:val="00522678"/>
    <w:rsid w:val="00522E9C"/>
    <w:rsid w:val="00523882"/>
    <w:rsid w:val="00523FCA"/>
    <w:rsid w:val="005246C5"/>
    <w:rsid w:val="00524784"/>
    <w:rsid w:val="005267F2"/>
    <w:rsid w:val="005270D1"/>
    <w:rsid w:val="0052719E"/>
    <w:rsid w:val="00531AA5"/>
    <w:rsid w:val="005329A8"/>
    <w:rsid w:val="00532F43"/>
    <w:rsid w:val="00532FDD"/>
    <w:rsid w:val="005335E3"/>
    <w:rsid w:val="00534E42"/>
    <w:rsid w:val="005358AE"/>
    <w:rsid w:val="0053640A"/>
    <w:rsid w:val="00536DC0"/>
    <w:rsid w:val="00540050"/>
    <w:rsid w:val="0054029D"/>
    <w:rsid w:val="00542623"/>
    <w:rsid w:val="00542D40"/>
    <w:rsid w:val="00544370"/>
    <w:rsid w:val="00544B9F"/>
    <w:rsid w:val="00545B71"/>
    <w:rsid w:val="00546B43"/>
    <w:rsid w:val="00550923"/>
    <w:rsid w:val="00551789"/>
    <w:rsid w:val="00551DB0"/>
    <w:rsid w:val="00552F7F"/>
    <w:rsid w:val="00554438"/>
    <w:rsid w:val="00556AE1"/>
    <w:rsid w:val="00557DB6"/>
    <w:rsid w:val="005604EB"/>
    <w:rsid w:val="005606BD"/>
    <w:rsid w:val="005610D4"/>
    <w:rsid w:val="00562808"/>
    <w:rsid w:val="005629FD"/>
    <w:rsid w:val="00562D79"/>
    <w:rsid w:val="00562E08"/>
    <w:rsid w:val="005632E9"/>
    <w:rsid w:val="00564C21"/>
    <w:rsid w:val="00566B1F"/>
    <w:rsid w:val="00567842"/>
    <w:rsid w:val="00567CEC"/>
    <w:rsid w:val="00567DA1"/>
    <w:rsid w:val="00567E86"/>
    <w:rsid w:val="005702E3"/>
    <w:rsid w:val="00571A6C"/>
    <w:rsid w:val="00572710"/>
    <w:rsid w:val="00572930"/>
    <w:rsid w:val="00572F95"/>
    <w:rsid w:val="00573E87"/>
    <w:rsid w:val="00574CD3"/>
    <w:rsid w:val="0057578A"/>
    <w:rsid w:val="00577A7C"/>
    <w:rsid w:val="00580AF5"/>
    <w:rsid w:val="00581423"/>
    <w:rsid w:val="005828E6"/>
    <w:rsid w:val="00582CFB"/>
    <w:rsid w:val="0058346D"/>
    <w:rsid w:val="005835B7"/>
    <w:rsid w:val="00584E0F"/>
    <w:rsid w:val="00587B93"/>
    <w:rsid w:val="005906BF"/>
    <w:rsid w:val="00590708"/>
    <w:rsid w:val="0059079F"/>
    <w:rsid w:val="00590BA1"/>
    <w:rsid w:val="00590C2A"/>
    <w:rsid w:val="00591E5F"/>
    <w:rsid w:val="00592D02"/>
    <w:rsid w:val="00593135"/>
    <w:rsid w:val="00593B06"/>
    <w:rsid w:val="00593F5A"/>
    <w:rsid w:val="005946CD"/>
    <w:rsid w:val="00595479"/>
    <w:rsid w:val="005960F1"/>
    <w:rsid w:val="0059724E"/>
    <w:rsid w:val="005A1A7E"/>
    <w:rsid w:val="005A1FA0"/>
    <w:rsid w:val="005A29DE"/>
    <w:rsid w:val="005A2B3B"/>
    <w:rsid w:val="005A48C3"/>
    <w:rsid w:val="005A536D"/>
    <w:rsid w:val="005A5E8E"/>
    <w:rsid w:val="005A6323"/>
    <w:rsid w:val="005A7DDC"/>
    <w:rsid w:val="005B030A"/>
    <w:rsid w:val="005B0D2E"/>
    <w:rsid w:val="005B107A"/>
    <w:rsid w:val="005B1081"/>
    <w:rsid w:val="005B18BA"/>
    <w:rsid w:val="005B20F0"/>
    <w:rsid w:val="005B362A"/>
    <w:rsid w:val="005B3EB2"/>
    <w:rsid w:val="005B4087"/>
    <w:rsid w:val="005B40D5"/>
    <w:rsid w:val="005B4187"/>
    <w:rsid w:val="005B454B"/>
    <w:rsid w:val="005B7A64"/>
    <w:rsid w:val="005C08CF"/>
    <w:rsid w:val="005C0BD2"/>
    <w:rsid w:val="005C15CE"/>
    <w:rsid w:val="005C166B"/>
    <w:rsid w:val="005C35DB"/>
    <w:rsid w:val="005C392A"/>
    <w:rsid w:val="005C3C3A"/>
    <w:rsid w:val="005C4CBB"/>
    <w:rsid w:val="005C5487"/>
    <w:rsid w:val="005C5549"/>
    <w:rsid w:val="005C574D"/>
    <w:rsid w:val="005C5A84"/>
    <w:rsid w:val="005C5DD4"/>
    <w:rsid w:val="005C61CB"/>
    <w:rsid w:val="005C6986"/>
    <w:rsid w:val="005C6CD8"/>
    <w:rsid w:val="005C788F"/>
    <w:rsid w:val="005C7AE9"/>
    <w:rsid w:val="005D02C1"/>
    <w:rsid w:val="005D04BA"/>
    <w:rsid w:val="005D0B08"/>
    <w:rsid w:val="005D13B6"/>
    <w:rsid w:val="005D1E34"/>
    <w:rsid w:val="005D31B0"/>
    <w:rsid w:val="005D3440"/>
    <w:rsid w:val="005D350B"/>
    <w:rsid w:val="005D3E70"/>
    <w:rsid w:val="005D407E"/>
    <w:rsid w:val="005D52A7"/>
    <w:rsid w:val="005D5659"/>
    <w:rsid w:val="005D5A4F"/>
    <w:rsid w:val="005D6866"/>
    <w:rsid w:val="005D72F6"/>
    <w:rsid w:val="005D7F6F"/>
    <w:rsid w:val="005E095F"/>
    <w:rsid w:val="005E1E00"/>
    <w:rsid w:val="005E224D"/>
    <w:rsid w:val="005E2703"/>
    <w:rsid w:val="005E3116"/>
    <w:rsid w:val="005E354D"/>
    <w:rsid w:val="005E480E"/>
    <w:rsid w:val="005E4819"/>
    <w:rsid w:val="005E492D"/>
    <w:rsid w:val="005E4B8D"/>
    <w:rsid w:val="005E5AFA"/>
    <w:rsid w:val="005E6D7E"/>
    <w:rsid w:val="005E7B64"/>
    <w:rsid w:val="005E7F7D"/>
    <w:rsid w:val="005F0516"/>
    <w:rsid w:val="005F0881"/>
    <w:rsid w:val="005F0D8C"/>
    <w:rsid w:val="005F1BAB"/>
    <w:rsid w:val="005F270B"/>
    <w:rsid w:val="005F368C"/>
    <w:rsid w:val="005F3A09"/>
    <w:rsid w:val="005F470C"/>
    <w:rsid w:val="005F5282"/>
    <w:rsid w:val="005F59C8"/>
    <w:rsid w:val="005F5ACC"/>
    <w:rsid w:val="005F5BA4"/>
    <w:rsid w:val="005F5FE1"/>
    <w:rsid w:val="005F660A"/>
    <w:rsid w:val="005F721A"/>
    <w:rsid w:val="005F7865"/>
    <w:rsid w:val="005F7C91"/>
    <w:rsid w:val="006014A2"/>
    <w:rsid w:val="00601D3D"/>
    <w:rsid w:val="00602079"/>
    <w:rsid w:val="00602B20"/>
    <w:rsid w:val="00602D45"/>
    <w:rsid w:val="00602DF0"/>
    <w:rsid w:val="006049D7"/>
    <w:rsid w:val="00605194"/>
    <w:rsid w:val="006057C1"/>
    <w:rsid w:val="006059CC"/>
    <w:rsid w:val="00605CF0"/>
    <w:rsid w:val="006066BF"/>
    <w:rsid w:val="00607BCE"/>
    <w:rsid w:val="00610792"/>
    <w:rsid w:val="00612571"/>
    <w:rsid w:val="0061415C"/>
    <w:rsid w:val="00614D7E"/>
    <w:rsid w:val="00616FE2"/>
    <w:rsid w:val="00617439"/>
    <w:rsid w:val="006177AC"/>
    <w:rsid w:val="00620CEF"/>
    <w:rsid w:val="006218AC"/>
    <w:rsid w:val="00621C65"/>
    <w:rsid w:val="0062212F"/>
    <w:rsid w:val="00622A3E"/>
    <w:rsid w:val="00623A3E"/>
    <w:rsid w:val="00623F24"/>
    <w:rsid w:val="00624094"/>
    <w:rsid w:val="006249EE"/>
    <w:rsid w:val="00625203"/>
    <w:rsid w:val="00625650"/>
    <w:rsid w:val="00625F1C"/>
    <w:rsid w:val="00626B77"/>
    <w:rsid w:val="00627316"/>
    <w:rsid w:val="00631653"/>
    <w:rsid w:val="00632453"/>
    <w:rsid w:val="00633979"/>
    <w:rsid w:val="00633985"/>
    <w:rsid w:val="00633E45"/>
    <w:rsid w:val="006344B8"/>
    <w:rsid w:val="00634ACC"/>
    <w:rsid w:val="00634C01"/>
    <w:rsid w:val="00636864"/>
    <w:rsid w:val="00637228"/>
    <w:rsid w:val="006376C0"/>
    <w:rsid w:val="00637A0D"/>
    <w:rsid w:val="0064025D"/>
    <w:rsid w:val="00640CBE"/>
    <w:rsid w:val="00640FDB"/>
    <w:rsid w:val="00641820"/>
    <w:rsid w:val="00641C0F"/>
    <w:rsid w:val="00642562"/>
    <w:rsid w:val="006431EF"/>
    <w:rsid w:val="006439BD"/>
    <w:rsid w:val="006441CB"/>
    <w:rsid w:val="0064705F"/>
    <w:rsid w:val="00647117"/>
    <w:rsid w:val="00647523"/>
    <w:rsid w:val="00647949"/>
    <w:rsid w:val="006479E6"/>
    <w:rsid w:val="00647B26"/>
    <w:rsid w:val="00650659"/>
    <w:rsid w:val="00650DC4"/>
    <w:rsid w:val="00650E57"/>
    <w:rsid w:val="00651804"/>
    <w:rsid w:val="0065191F"/>
    <w:rsid w:val="00652212"/>
    <w:rsid w:val="00652A1F"/>
    <w:rsid w:val="00652A88"/>
    <w:rsid w:val="00652D0C"/>
    <w:rsid w:val="006534B3"/>
    <w:rsid w:val="006534E2"/>
    <w:rsid w:val="00653681"/>
    <w:rsid w:val="00654DD4"/>
    <w:rsid w:val="00655D2F"/>
    <w:rsid w:val="00656228"/>
    <w:rsid w:val="006563F4"/>
    <w:rsid w:val="00657CA5"/>
    <w:rsid w:val="00660F8B"/>
    <w:rsid w:val="00661D42"/>
    <w:rsid w:val="00662684"/>
    <w:rsid w:val="006632B9"/>
    <w:rsid w:val="00663531"/>
    <w:rsid w:val="00663570"/>
    <w:rsid w:val="0066359B"/>
    <w:rsid w:val="00663786"/>
    <w:rsid w:val="00663C98"/>
    <w:rsid w:val="0066450B"/>
    <w:rsid w:val="00665128"/>
    <w:rsid w:val="0066583B"/>
    <w:rsid w:val="00666043"/>
    <w:rsid w:val="00666062"/>
    <w:rsid w:val="00666A45"/>
    <w:rsid w:val="00666D00"/>
    <w:rsid w:val="00667D0D"/>
    <w:rsid w:val="00670127"/>
    <w:rsid w:val="0067020F"/>
    <w:rsid w:val="006719C5"/>
    <w:rsid w:val="00671A0A"/>
    <w:rsid w:val="00671F09"/>
    <w:rsid w:val="0067356A"/>
    <w:rsid w:val="00673EC1"/>
    <w:rsid w:val="00674BB4"/>
    <w:rsid w:val="00675CDB"/>
    <w:rsid w:val="0067619F"/>
    <w:rsid w:val="00676456"/>
    <w:rsid w:val="00676560"/>
    <w:rsid w:val="00676716"/>
    <w:rsid w:val="006767C8"/>
    <w:rsid w:val="00676F5C"/>
    <w:rsid w:val="00677A68"/>
    <w:rsid w:val="00677E90"/>
    <w:rsid w:val="00682DD4"/>
    <w:rsid w:val="006835DD"/>
    <w:rsid w:val="00683A32"/>
    <w:rsid w:val="006849EA"/>
    <w:rsid w:val="00684CF7"/>
    <w:rsid w:val="00684F2F"/>
    <w:rsid w:val="0068551D"/>
    <w:rsid w:val="00685B67"/>
    <w:rsid w:val="006861E9"/>
    <w:rsid w:val="006867AC"/>
    <w:rsid w:val="00686E9F"/>
    <w:rsid w:val="00690158"/>
    <w:rsid w:val="00690166"/>
    <w:rsid w:val="0069158F"/>
    <w:rsid w:val="00692114"/>
    <w:rsid w:val="0069286A"/>
    <w:rsid w:val="00692FE9"/>
    <w:rsid w:val="006944EB"/>
    <w:rsid w:val="00694525"/>
    <w:rsid w:val="00694641"/>
    <w:rsid w:val="006948B7"/>
    <w:rsid w:val="00695077"/>
    <w:rsid w:val="00695334"/>
    <w:rsid w:val="0069677C"/>
    <w:rsid w:val="00696F22"/>
    <w:rsid w:val="00697B8E"/>
    <w:rsid w:val="00697C14"/>
    <w:rsid w:val="006A02A1"/>
    <w:rsid w:val="006A08D3"/>
    <w:rsid w:val="006A093B"/>
    <w:rsid w:val="006A0F0C"/>
    <w:rsid w:val="006A2EAD"/>
    <w:rsid w:val="006A4540"/>
    <w:rsid w:val="006A487B"/>
    <w:rsid w:val="006A5AD1"/>
    <w:rsid w:val="006A62A1"/>
    <w:rsid w:val="006A6BD3"/>
    <w:rsid w:val="006A7F51"/>
    <w:rsid w:val="006B0886"/>
    <w:rsid w:val="006B0930"/>
    <w:rsid w:val="006B0D1E"/>
    <w:rsid w:val="006B0D7A"/>
    <w:rsid w:val="006B1ED4"/>
    <w:rsid w:val="006B2B7C"/>
    <w:rsid w:val="006B32D0"/>
    <w:rsid w:val="006B3A30"/>
    <w:rsid w:val="006B466A"/>
    <w:rsid w:val="006B4FF2"/>
    <w:rsid w:val="006B5118"/>
    <w:rsid w:val="006B5681"/>
    <w:rsid w:val="006B56D7"/>
    <w:rsid w:val="006B62AF"/>
    <w:rsid w:val="006B6361"/>
    <w:rsid w:val="006C2211"/>
    <w:rsid w:val="006C233D"/>
    <w:rsid w:val="006C2366"/>
    <w:rsid w:val="006C24BA"/>
    <w:rsid w:val="006C2DFC"/>
    <w:rsid w:val="006C34CA"/>
    <w:rsid w:val="006C3DD8"/>
    <w:rsid w:val="006C3E6E"/>
    <w:rsid w:val="006C513D"/>
    <w:rsid w:val="006C5878"/>
    <w:rsid w:val="006C64BA"/>
    <w:rsid w:val="006C67AB"/>
    <w:rsid w:val="006C720F"/>
    <w:rsid w:val="006C7250"/>
    <w:rsid w:val="006C79BB"/>
    <w:rsid w:val="006C7E56"/>
    <w:rsid w:val="006D02EA"/>
    <w:rsid w:val="006D0A23"/>
    <w:rsid w:val="006D0F2E"/>
    <w:rsid w:val="006D31DC"/>
    <w:rsid w:val="006D325A"/>
    <w:rsid w:val="006D3367"/>
    <w:rsid w:val="006D3428"/>
    <w:rsid w:val="006D3C19"/>
    <w:rsid w:val="006D3ECB"/>
    <w:rsid w:val="006D4738"/>
    <w:rsid w:val="006D47E2"/>
    <w:rsid w:val="006D52A6"/>
    <w:rsid w:val="006D5B16"/>
    <w:rsid w:val="006D605E"/>
    <w:rsid w:val="006D64F0"/>
    <w:rsid w:val="006D6D5D"/>
    <w:rsid w:val="006E06A7"/>
    <w:rsid w:val="006E1A0A"/>
    <w:rsid w:val="006E2E4C"/>
    <w:rsid w:val="006E3284"/>
    <w:rsid w:val="006E373C"/>
    <w:rsid w:val="006E3FC2"/>
    <w:rsid w:val="006E40DC"/>
    <w:rsid w:val="006E45CF"/>
    <w:rsid w:val="006E4AA6"/>
    <w:rsid w:val="006E53FA"/>
    <w:rsid w:val="006E588E"/>
    <w:rsid w:val="006E612D"/>
    <w:rsid w:val="006F1377"/>
    <w:rsid w:val="006F1E68"/>
    <w:rsid w:val="006F2F2C"/>
    <w:rsid w:val="006F33DE"/>
    <w:rsid w:val="006F5782"/>
    <w:rsid w:val="006F5AEC"/>
    <w:rsid w:val="006F7714"/>
    <w:rsid w:val="00700DDC"/>
    <w:rsid w:val="00701675"/>
    <w:rsid w:val="00701F53"/>
    <w:rsid w:val="00704252"/>
    <w:rsid w:val="007045D8"/>
    <w:rsid w:val="007045F6"/>
    <w:rsid w:val="00704ABE"/>
    <w:rsid w:val="0070563C"/>
    <w:rsid w:val="00705818"/>
    <w:rsid w:val="007059D9"/>
    <w:rsid w:val="00706574"/>
    <w:rsid w:val="00706938"/>
    <w:rsid w:val="00707E62"/>
    <w:rsid w:val="007113C9"/>
    <w:rsid w:val="0071249A"/>
    <w:rsid w:val="00712670"/>
    <w:rsid w:val="00712D87"/>
    <w:rsid w:val="007130DF"/>
    <w:rsid w:val="007133D4"/>
    <w:rsid w:val="00713566"/>
    <w:rsid w:val="00713E2B"/>
    <w:rsid w:val="00713F5A"/>
    <w:rsid w:val="007142F2"/>
    <w:rsid w:val="0071485F"/>
    <w:rsid w:val="00714BE3"/>
    <w:rsid w:val="0071556F"/>
    <w:rsid w:val="007155D3"/>
    <w:rsid w:val="00715C74"/>
    <w:rsid w:val="00716D86"/>
    <w:rsid w:val="00720F0E"/>
    <w:rsid w:val="007210FF"/>
    <w:rsid w:val="00721858"/>
    <w:rsid w:val="00721BD7"/>
    <w:rsid w:val="00721F5E"/>
    <w:rsid w:val="00723F22"/>
    <w:rsid w:val="00724110"/>
    <w:rsid w:val="00724832"/>
    <w:rsid w:val="00725092"/>
    <w:rsid w:val="007253D4"/>
    <w:rsid w:val="00725492"/>
    <w:rsid w:val="007257E4"/>
    <w:rsid w:val="00725E53"/>
    <w:rsid w:val="00726FF0"/>
    <w:rsid w:val="00727F87"/>
    <w:rsid w:val="00730405"/>
    <w:rsid w:val="007305EF"/>
    <w:rsid w:val="007315FF"/>
    <w:rsid w:val="007317C0"/>
    <w:rsid w:val="00731EAE"/>
    <w:rsid w:val="007322E1"/>
    <w:rsid w:val="00732352"/>
    <w:rsid w:val="00733BA7"/>
    <w:rsid w:val="00733FE9"/>
    <w:rsid w:val="0073444A"/>
    <w:rsid w:val="00734BFB"/>
    <w:rsid w:val="00735961"/>
    <w:rsid w:val="00736813"/>
    <w:rsid w:val="00737DBA"/>
    <w:rsid w:val="00737E17"/>
    <w:rsid w:val="00740258"/>
    <w:rsid w:val="0074051C"/>
    <w:rsid w:val="00740681"/>
    <w:rsid w:val="00742B24"/>
    <w:rsid w:val="00743C60"/>
    <w:rsid w:val="00744A42"/>
    <w:rsid w:val="00744AB8"/>
    <w:rsid w:val="0074539A"/>
    <w:rsid w:val="007455B1"/>
    <w:rsid w:val="00745D94"/>
    <w:rsid w:val="007460AD"/>
    <w:rsid w:val="0074642B"/>
    <w:rsid w:val="00747A5B"/>
    <w:rsid w:val="00747B2C"/>
    <w:rsid w:val="0075048F"/>
    <w:rsid w:val="00750534"/>
    <w:rsid w:val="00750C4B"/>
    <w:rsid w:val="0075176A"/>
    <w:rsid w:val="00751A60"/>
    <w:rsid w:val="00751C0A"/>
    <w:rsid w:val="0075311B"/>
    <w:rsid w:val="007534AA"/>
    <w:rsid w:val="00756879"/>
    <w:rsid w:val="007572BB"/>
    <w:rsid w:val="007572E8"/>
    <w:rsid w:val="00757EC3"/>
    <w:rsid w:val="007608CF"/>
    <w:rsid w:val="00760AFF"/>
    <w:rsid w:val="0076249D"/>
    <w:rsid w:val="00762947"/>
    <w:rsid w:val="00762F73"/>
    <w:rsid w:val="007631FE"/>
    <w:rsid w:val="00763293"/>
    <w:rsid w:val="0076391F"/>
    <w:rsid w:val="007640F9"/>
    <w:rsid w:val="007642E6"/>
    <w:rsid w:val="007648B7"/>
    <w:rsid w:val="00764C72"/>
    <w:rsid w:val="007651C1"/>
    <w:rsid w:val="007652CD"/>
    <w:rsid w:val="00765A17"/>
    <w:rsid w:val="00765B0C"/>
    <w:rsid w:val="00766291"/>
    <w:rsid w:val="007662E8"/>
    <w:rsid w:val="007669B4"/>
    <w:rsid w:val="00766CCF"/>
    <w:rsid w:val="0076799D"/>
    <w:rsid w:val="00767F28"/>
    <w:rsid w:val="00772518"/>
    <w:rsid w:val="00772549"/>
    <w:rsid w:val="00773846"/>
    <w:rsid w:val="007753AC"/>
    <w:rsid w:val="007758F2"/>
    <w:rsid w:val="00775C9D"/>
    <w:rsid w:val="00776C38"/>
    <w:rsid w:val="00777E77"/>
    <w:rsid w:val="00777FC0"/>
    <w:rsid w:val="00780261"/>
    <w:rsid w:val="007802C5"/>
    <w:rsid w:val="0078152A"/>
    <w:rsid w:val="007818EC"/>
    <w:rsid w:val="00781D8E"/>
    <w:rsid w:val="00782140"/>
    <w:rsid w:val="00782E51"/>
    <w:rsid w:val="00783024"/>
    <w:rsid w:val="00783479"/>
    <w:rsid w:val="007855AE"/>
    <w:rsid w:val="0078577A"/>
    <w:rsid w:val="00785AFD"/>
    <w:rsid w:val="00785F38"/>
    <w:rsid w:val="00786263"/>
    <w:rsid w:val="007873B2"/>
    <w:rsid w:val="007877E3"/>
    <w:rsid w:val="00790E23"/>
    <w:rsid w:val="00791109"/>
    <w:rsid w:val="00791866"/>
    <w:rsid w:val="00791A28"/>
    <w:rsid w:val="00791D9D"/>
    <w:rsid w:val="00791E08"/>
    <w:rsid w:val="00792077"/>
    <w:rsid w:val="0079245B"/>
    <w:rsid w:val="007926C2"/>
    <w:rsid w:val="00792F6D"/>
    <w:rsid w:val="00794815"/>
    <w:rsid w:val="00794B05"/>
    <w:rsid w:val="00795D28"/>
    <w:rsid w:val="007967CA"/>
    <w:rsid w:val="0079749A"/>
    <w:rsid w:val="007A16B9"/>
    <w:rsid w:val="007A1D46"/>
    <w:rsid w:val="007A23AB"/>
    <w:rsid w:val="007A3088"/>
    <w:rsid w:val="007A34A5"/>
    <w:rsid w:val="007A3A69"/>
    <w:rsid w:val="007A4A05"/>
    <w:rsid w:val="007A54E4"/>
    <w:rsid w:val="007A5A0A"/>
    <w:rsid w:val="007A5D2B"/>
    <w:rsid w:val="007A6A1B"/>
    <w:rsid w:val="007A7275"/>
    <w:rsid w:val="007A77ED"/>
    <w:rsid w:val="007A7CAA"/>
    <w:rsid w:val="007A7E8C"/>
    <w:rsid w:val="007B062D"/>
    <w:rsid w:val="007B0726"/>
    <w:rsid w:val="007B08DC"/>
    <w:rsid w:val="007B1EF3"/>
    <w:rsid w:val="007B460D"/>
    <w:rsid w:val="007B4683"/>
    <w:rsid w:val="007B707A"/>
    <w:rsid w:val="007C0293"/>
    <w:rsid w:val="007C27CD"/>
    <w:rsid w:val="007C2BEC"/>
    <w:rsid w:val="007C3675"/>
    <w:rsid w:val="007C3FEC"/>
    <w:rsid w:val="007C4672"/>
    <w:rsid w:val="007C51F1"/>
    <w:rsid w:val="007C6834"/>
    <w:rsid w:val="007C7612"/>
    <w:rsid w:val="007D0F16"/>
    <w:rsid w:val="007D17B2"/>
    <w:rsid w:val="007D1BCA"/>
    <w:rsid w:val="007D1C4E"/>
    <w:rsid w:val="007D258D"/>
    <w:rsid w:val="007D2FB9"/>
    <w:rsid w:val="007D335F"/>
    <w:rsid w:val="007D3889"/>
    <w:rsid w:val="007D39CA"/>
    <w:rsid w:val="007D4736"/>
    <w:rsid w:val="007D5038"/>
    <w:rsid w:val="007D5259"/>
    <w:rsid w:val="007D5D77"/>
    <w:rsid w:val="007D6F86"/>
    <w:rsid w:val="007E0956"/>
    <w:rsid w:val="007E181F"/>
    <w:rsid w:val="007E1E48"/>
    <w:rsid w:val="007E2934"/>
    <w:rsid w:val="007E31E3"/>
    <w:rsid w:val="007E390A"/>
    <w:rsid w:val="007E5157"/>
    <w:rsid w:val="007E5365"/>
    <w:rsid w:val="007E5DFD"/>
    <w:rsid w:val="007E5F73"/>
    <w:rsid w:val="007E6733"/>
    <w:rsid w:val="007E6D18"/>
    <w:rsid w:val="007F0E4B"/>
    <w:rsid w:val="007F0EC3"/>
    <w:rsid w:val="007F10DA"/>
    <w:rsid w:val="007F17D8"/>
    <w:rsid w:val="007F1852"/>
    <w:rsid w:val="007F1C70"/>
    <w:rsid w:val="007F2631"/>
    <w:rsid w:val="007F3126"/>
    <w:rsid w:val="007F3287"/>
    <w:rsid w:val="007F3FDA"/>
    <w:rsid w:val="007F4222"/>
    <w:rsid w:val="007F45C6"/>
    <w:rsid w:val="007F48DF"/>
    <w:rsid w:val="007F5180"/>
    <w:rsid w:val="007F5DB6"/>
    <w:rsid w:val="007F785D"/>
    <w:rsid w:val="00800F79"/>
    <w:rsid w:val="008016B6"/>
    <w:rsid w:val="00801FDD"/>
    <w:rsid w:val="008033EF"/>
    <w:rsid w:val="008035BE"/>
    <w:rsid w:val="008045E5"/>
    <w:rsid w:val="008052BC"/>
    <w:rsid w:val="008057E7"/>
    <w:rsid w:val="00806FEB"/>
    <w:rsid w:val="0080729A"/>
    <w:rsid w:val="00807C27"/>
    <w:rsid w:val="00807E7E"/>
    <w:rsid w:val="00810693"/>
    <w:rsid w:val="008108CF"/>
    <w:rsid w:val="00810B4C"/>
    <w:rsid w:val="00811909"/>
    <w:rsid w:val="0081207E"/>
    <w:rsid w:val="00814288"/>
    <w:rsid w:val="008143E6"/>
    <w:rsid w:val="00814A08"/>
    <w:rsid w:val="00816F6B"/>
    <w:rsid w:val="0082095E"/>
    <w:rsid w:val="0082168F"/>
    <w:rsid w:val="008226A2"/>
    <w:rsid w:val="00823E35"/>
    <w:rsid w:val="00824A21"/>
    <w:rsid w:val="00825762"/>
    <w:rsid w:val="0082609A"/>
    <w:rsid w:val="00826257"/>
    <w:rsid w:val="008264DE"/>
    <w:rsid w:val="0082680F"/>
    <w:rsid w:val="00826B83"/>
    <w:rsid w:val="008276AD"/>
    <w:rsid w:val="008302E7"/>
    <w:rsid w:val="00830896"/>
    <w:rsid w:val="00830F6F"/>
    <w:rsid w:val="00831877"/>
    <w:rsid w:val="00832454"/>
    <w:rsid w:val="00833928"/>
    <w:rsid w:val="00833A0B"/>
    <w:rsid w:val="00833C3D"/>
    <w:rsid w:val="008340EB"/>
    <w:rsid w:val="0083429B"/>
    <w:rsid w:val="008368DA"/>
    <w:rsid w:val="008376EE"/>
    <w:rsid w:val="00837805"/>
    <w:rsid w:val="0084001C"/>
    <w:rsid w:val="00841821"/>
    <w:rsid w:val="00841A9F"/>
    <w:rsid w:val="00842D4B"/>
    <w:rsid w:val="00843336"/>
    <w:rsid w:val="00843957"/>
    <w:rsid w:val="008439F9"/>
    <w:rsid w:val="008440A5"/>
    <w:rsid w:val="008443CF"/>
    <w:rsid w:val="008446E1"/>
    <w:rsid w:val="00844D3B"/>
    <w:rsid w:val="00844EDF"/>
    <w:rsid w:val="00846A08"/>
    <w:rsid w:val="00846CD5"/>
    <w:rsid w:val="00847FB7"/>
    <w:rsid w:val="00850EA0"/>
    <w:rsid w:val="0085195F"/>
    <w:rsid w:val="00851E28"/>
    <w:rsid w:val="00852EBD"/>
    <w:rsid w:val="008550D6"/>
    <w:rsid w:val="008560F6"/>
    <w:rsid w:val="00856705"/>
    <w:rsid w:val="00856A84"/>
    <w:rsid w:val="00862128"/>
    <w:rsid w:val="0086403E"/>
    <w:rsid w:val="00864246"/>
    <w:rsid w:val="00864C1A"/>
    <w:rsid w:val="008662A6"/>
    <w:rsid w:val="00866FB7"/>
    <w:rsid w:val="00867FBD"/>
    <w:rsid w:val="00871082"/>
    <w:rsid w:val="0087202C"/>
    <w:rsid w:val="00872456"/>
    <w:rsid w:val="00873649"/>
    <w:rsid w:val="00873D1A"/>
    <w:rsid w:val="00874A03"/>
    <w:rsid w:val="008751BA"/>
    <w:rsid w:val="0087564C"/>
    <w:rsid w:val="00875A86"/>
    <w:rsid w:val="00875CBC"/>
    <w:rsid w:val="00876900"/>
    <w:rsid w:val="008778BC"/>
    <w:rsid w:val="00877E84"/>
    <w:rsid w:val="00880FAD"/>
    <w:rsid w:val="0088137E"/>
    <w:rsid w:val="00881841"/>
    <w:rsid w:val="00882295"/>
    <w:rsid w:val="00882CB0"/>
    <w:rsid w:val="00883914"/>
    <w:rsid w:val="0088398F"/>
    <w:rsid w:val="00883B14"/>
    <w:rsid w:val="00884BEE"/>
    <w:rsid w:val="00884ED9"/>
    <w:rsid w:val="00884FDD"/>
    <w:rsid w:val="00885669"/>
    <w:rsid w:val="00885831"/>
    <w:rsid w:val="00885990"/>
    <w:rsid w:val="0088657A"/>
    <w:rsid w:val="00887064"/>
    <w:rsid w:val="00887082"/>
    <w:rsid w:val="0088727F"/>
    <w:rsid w:val="008872FE"/>
    <w:rsid w:val="0088735D"/>
    <w:rsid w:val="00887BB0"/>
    <w:rsid w:val="0089099B"/>
    <w:rsid w:val="008917EF"/>
    <w:rsid w:val="00892C32"/>
    <w:rsid w:val="00893917"/>
    <w:rsid w:val="00894D2F"/>
    <w:rsid w:val="0089560A"/>
    <w:rsid w:val="008962B4"/>
    <w:rsid w:val="00896451"/>
    <w:rsid w:val="008964E6"/>
    <w:rsid w:val="0089718A"/>
    <w:rsid w:val="00897AD0"/>
    <w:rsid w:val="008A0F47"/>
    <w:rsid w:val="008A2E23"/>
    <w:rsid w:val="008A30E5"/>
    <w:rsid w:val="008A329E"/>
    <w:rsid w:val="008A33F4"/>
    <w:rsid w:val="008A3AA5"/>
    <w:rsid w:val="008A602E"/>
    <w:rsid w:val="008A6114"/>
    <w:rsid w:val="008A612D"/>
    <w:rsid w:val="008A6508"/>
    <w:rsid w:val="008A6EC3"/>
    <w:rsid w:val="008A7029"/>
    <w:rsid w:val="008A78C1"/>
    <w:rsid w:val="008B0290"/>
    <w:rsid w:val="008B0A9D"/>
    <w:rsid w:val="008B2075"/>
    <w:rsid w:val="008B21B6"/>
    <w:rsid w:val="008B299E"/>
    <w:rsid w:val="008B2DCE"/>
    <w:rsid w:val="008B3C08"/>
    <w:rsid w:val="008B448E"/>
    <w:rsid w:val="008B44BB"/>
    <w:rsid w:val="008B4625"/>
    <w:rsid w:val="008B498C"/>
    <w:rsid w:val="008B4EFA"/>
    <w:rsid w:val="008B536C"/>
    <w:rsid w:val="008B6464"/>
    <w:rsid w:val="008B6AEE"/>
    <w:rsid w:val="008B753B"/>
    <w:rsid w:val="008C0097"/>
    <w:rsid w:val="008C147B"/>
    <w:rsid w:val="008C14D7"/>
    <w:rsid w:val="008C1889"/>
    <w:rsid w:val="008C2986"/>
    <w:rsid w:val="008C36BB"/>
    <w:rsid w:val="008C3921"/>
    <w:rsid w:val="008C3985"/>
    <w:rsid w:val="008C4300"/>
    <w:rsid w:val="008C685D"/>
    <w:rsid w:val="008C6C76"/>
    <w:rsid w:val="008C7849"/>
    <w:rsid w:val="008C7CAC"/>
    <w:rsid w:val="008D0641"/>
    <w:rsid w:val="008D0DAA"/>
    <w:rsid w:val="008D0FB3"/>
    <w:rsid w:val="008D1580"/>
    <w:rsid w:val="008D1C9F"/>
    <w:rsid w:val="008D1CF7"/>
    <w:rsid w:val="008D1F3A"/>
    <w:rsid w:val="008D2806"/>
    <w:rsid w:val="008D2901"/>
    <w:rsid w:val="008D3706"/>
    <w:rsid w:val="008D40AC"/>
    <w:rsid w:val="008D40E4"/>
    <w:rsid w:val="008D515C"/>
    <w:rsid w:val="008D5742"/>
    <w:rsid w:val="008D5A75"/>
    <w:rsid w:val="008D5F25"/>
    <w:rsid w:val="008D75B4"/>
    <w:rsid w:val="008D7A73"/>
    <w:rsid w:val="008D7F2C"/>
    <w:rsid w:val="008E00E8"/>
    <w:rsid w:val="008E0A4A"/>
    <w:rsid w:val="008E15BC"/>
    <w:rsid w:val="008E1DDA"/>
    <w:rsid w:val="008E2187"/>
    <w:rsid w:val="008E235A"/>
    <w:rsid w:val="008E3323"/>
    <w:rsid w:val="008E35DC"/>
    <w:rsid w:val="008E38B6"/>
    <w:rsid w:val="008E4F4C"/>
    <w:rsid w:val="008E56D5"/>
    <w:rsid w:val="008E58BF"/>
    <w:rsid w:val="008E71A5"/>
    <w:rsid w:val="008E7CD8"/>
    <w:rsid w:val="008F06AA"/>
    <w:rsid w:val="008F133F"/>
    <w:rsid w:val="008F1A6E"/>
    <w:rsid w:val="008F1E27"/>
    <w:rsid w:val="008F2A98"/>
    <w:rsid w:val="008F3B5E"/>
    <w:rsid w:val="008F40CB"/>
    <w:rsid w:val="008F53DB"/>
    <w:rsid w:val="008F6532"/>
    <w:rsid w:val="008F6A97"/>
    <w:rsid w:val="008F75C6"/>
    <w:rsid w:val="009013E9"/>
    <w:rsid w:val="00901FDA"/>
    <w:rsid w:val="00902247"/>
    <w:rsid w:val="009028A3"/>
    <w:rsid w:val="009032F0"/>
    <w:rsid w:val="00904A1A"/>
    <w:rsid w:val="00905F99"/>
    <w:rsid w:val="009073FA"/>
    <w:rsid w:val="00907C80"/>
    <w:rsid w:val="0091032E"/>
    <w:rsid w:val="00910361"/>
    <w:rsid w:val="00910659"/>
    <w:rsid w:val="00910661"/>
    <w:rsid w:val="00910EE1"/>
    <w:rsid w:val="00911248"/>
    <w:rsid w:val="00911780"/>
    <w:rsid w:val="009120CE"/>
    <w:rsid w:val="00912E9D"/>
    <w:rsid w:val="00913174"/>
    <w:rsid w:val="00914409"/>
    <w:rsid w:val="009145D8"/>
    <w:rsid w:val="009155BC"/>
    <w:rsid w:val="00915C86"/>
    <w:rsid w:val="00916034"/>
    <w:rsid w:val="009164CB"/>
    <w:rsid w:val="00916F2B"/>
    <w:rsid w:val="009179CD"/>
    <w:rsid w:val="00920749"/>
    <w:rsid w:val="00920E64"/>
    <w:rsid w:val="0092146E"/>
    <w:rsid w:val="0092356B"/>
    <w:rsid w:val="00923CBF"/>
    <w:rsid w:val="0092451D"/>
    <w:rsid w:val="009248BF"/>
    <w:rsid w:val="00924984"/>
    <w:rsid w:val="00924BFE"/>
    <w:rsid w:val="00924F16"/>
    <w:rsid w:val="0092510C"/>
    <w:rsid w:val="00925329"/>
    <w:rsid w:val="00925635"/>
    <w:rsid w:val="00925A11"/>
    <w:rsid w:val="0092693C"/>
    <w:rsid w:val="00926C17"/>
    <w:rsid w:val="009304FC"/>
    <w:rsid w:val="00930BD0"/>
    <w:rsid w:val="00931B60"/>
    <w:rsid w:val="00932AD5"/>
    <w:rsid w:val="00934F3B"/>
    <w:rsid w:val="009351E3"/>
    <w:rsid w:val="0093620F"/>
    <w:rsid w:val="00936363"/>
    <w:rsid w:val="00937D48"/>
    <w:rsid w:val="00937F31"/>
    <w:rsid w:val="0094014F"/>
    <w:rsid w:val="009407DD"/>
    <w:rsid w:val="00943337"/>
    <w:rsid w:val="00943937"/>
    <w:rsid w:val="00943AF1"/>
    <w:rsid w:val="00944929"/>
    <w:rsid w:val="00944D31"/>
    <w:rsid w:val="00945B22"/>
    <w:rsid w:val="00947299"/>
    <w:rsid w:val="0095110F"/>
    <w:rsid w:val="00953291"/>
    <w:rsid w:val="00954648"/>
    <w:rsid w:val="00954B04"/>
    <w:rsid w:val="00954D62"/>
    <w:rsid w:val="00955EC8"/>
    <w:rsid w:val="009563F3"/>
    <w:rsid w:val="009565CF"/>
    <w:rsid w:val="009568C4"/>
    <w:rsid w:val="00957878"/>
    <w:rsid w:val="00957ECE"/>
    <w:rsid w:val="00960B86"/>
    <w:rsid w:val="00961E03"/>
    <w:rsid w:val="00962107"/>
    <w:rsid w:val="009631CC"/>
    <w:rsid w:val="00963287"/>
    <w:rsid w:val="00963A71"/>
    <w:rsid w:val="0096431B"/>
    <w:rsid w:val="0096435D"/>
    <w:rsid w:val="00964DCF"/>
    <w:rsid w:val="00965F77"/>
    <w:rsid w:val="00966DBF"/>
    <w:rsid w:val="009679B0"/>
    <w:rsid w:val="00970A5D"/>
    <w:rsid w:val="00970E86"/>
    <w:rsid w:val="00971CBE"/>
    <w:rsid w:val="009724CA"/>
    <w:rsid w:val="00972D83"/>
    <w:rsid w:val="0097328B"/>
    <w:rsid w:val="00974556"/>
    <w:rsid w:val="00974880"/>
    <w:rsid w:val="00974A50"/>
    <w:rsid w:val="00975810"/>
    <w:rsid w:val="009764A6"/>
    <w:rsid w:val="00980014"/>
    <w:rsid w:val="009809D0"/>
    <w:rsid w:val="009816D2"/>
    <w:rsid w:val="00981F99"/>
    <w:rsid w:val="0098286C"/>
    <w:rsid w:val="00982B4B"/>
    <w:rsid w:val="00983698"/>
    <w:rsid w:val="009838F2"/>
    <w:rsid w:val="00983DE1"/>
    <w:rsid w:val="009842F6"/>
    <w:rsid w:val="00984B13"/>
    <w:rsid w:val="00984ED2"/>
    <w:rsid w:val="00985BBE"/>
    <w:rsid w:val="00986041"/>
    <w:rsid w:val="009860E9"/>
    <w:rsid w:val="009865F4"/>
    <w:rsid w:val="009875DE"/>
    <w:rsid w:val="00987AD5"/>
    <w:rsid w:val="00987FCB"/>
    <w:rsid w:val="009900FF"/>
    <w:rsid w:val="00994599"/>
    <w:rsid w:val="00994F73"/>
    <w:rsid w:val="00995479"/>
    <w:rsid w:val="009965B3"/>
    <w:rsid w:val="009A0BD2"/>
    <w:rsid w:val="009A2EAC"/>
    <w:rsid w:val="009A2EF1"/>
    <w:rsid w:val="009A3512"/>
    <w:rsid w:val="009A4E55"/>
    <w:rsid w:val="009A5E01"/>
    <w:rsid w:val="009A5FFC"/>
    <w:rsid w:val="009A6D7D"/>
    <w:rsid w:val="009A7D32"/>
    <w:rsid w:val="009B0FBB"/>
    <w:rsid w:val="009B29DD"/>
    <w:rsid w:val="009B2E32"/>
    <w:rsid w:val="009B2E50"/>
    <w:rsid w:val="009B5826"/>
    <w:rsid w:val="009B6CBF"/>
    <w:rsid w:val="009B6F0E"/>
    <w:rsid w:val="009B73A2"/>
    <w:rsid w:val="009C021C"/>
    <w:rsid w:val="009C17C9"/>
    <w:rsid w:val="009C260D"/>
    <w:rsid w:val="009C2A6E"/>
    <w:rsid w:val="009C3812"/>
    <w:rsid w:val="009C401A"/>
    <w:rsid w:val="009C4354"/>
    <w:rsid w:val="009C5249"/>
    <w:rsid w:val="009C591A"/>
    <w:rsid w:val="009C5C9D"/>
    <w:rsid w:val="009C7502"/>
    <w:rsid w:val="009C7679"/>
    <w:rsid w:val="009C7A96"/>
    <w:rsid w:val="009D02BA"/>
    <w:rsid w:val="009D074F"/>
    <w:rsid w:val="009D0868"/>
    <w:rsid w:val="009D0C12"/>
    <w:rsid w:val="009D0E05"/>
    <w:rsid w:val="009D0E21"/>
    <w:rsid w:val="009D0EDA"/>
    <w:rsid w:val="009D15D2"/>
    <w:rsid w:val="009D1ADD"/>
    <w:rsid w:val="009D3BAA"/>
    <w:rsid w:val="009D49EF"/>
    <w:rsid w:val="009D4DCD"/>
    <w:rsid w:val="009D5757"/>
    <w:rsid w:val="009D6101"/>
    <w:rsid w:val="009D6244"/>
    <w:rsid w:val="009D66C7"/>
    <w:rsid w:val="009D762A"/>
    <w:rsid w:val="009E00AE"/>
    <w:rsid w:val="009E014D"/>
    <w:rsid w:val="009E167E"/>
    <w:rsid w:val="009E1D88"/>
    <w:rsid w:val="009E2B9B"/>
    <w:rsid w:val="009E349B"/>
    <w:rsid w:val="009E4521"/>
    <w:rsid w:val="009E49BF"/>
    <w:rsid w:val="009E50E2"/>
    <w:rsid w:val="009E64BB"/>
    <w:rsid w:val="009E65B7"/>
    <w:rsid w:val="009E727F"/>
    <w:rsid w:val="009E775B"/>
    <w:rsid w:val="009F0457"/>
    <w:rsid w:val="009F07E7"/>
    <w:rsid w:val="009F326D"/>
    <w:rsid w:val="009F3B9B"/>
    <w:rsid w:val="009F56E5"/>
    <w:rsid w:val="009F5CC4"/>
    <w:rsid w:val="009F6973"/>
    <w:rsid w:val="009F6E6E"/>
    <w:rsid w:val="00A00986"/>
    <w:rsid w:val="00A00ACB"/>
    <w:rsid w:val="00A00EA5"/>
    <w:rsid w:val="00A02775"/>
    <w:rsid w:val="00A02BD8"/>
    <w:rsid w:val="00A02D1E"/>
    <w:rsid w:val="00A036FD"/>
    <w:rsid w:val="00A04273"/>
    <w:rsid w:val="00A0435F"/>
    <w:rsid w:val="00A04953"/>
    <w:rsid w:val="00A04C1D"/>
    <w:rsid w:val="00A05100"/>
    <w:rsid w:val="00A05E7E"/>
    <w:rsid w:val="00A07BF5"/>
    <w:rsid w:val="00A103EB"/>
    <w:rsid w:val="00A107E9"/>
    <w:rsid w:val="00A12665"/>
    <w:rsid w:val="00A12F52"/>
    <w:rsid w:val="00A13C7A"/>
    <w:rsid w:val="00A14A51"/>
    <w:rsid w:val="00A151D9"/>
    <w:rsid w:val="00A15503"/>
    <w:rsid w:val="00A155AC"/>
    <w:rsid w:val="00A1675D"/>
    <w:rsid w:val="00A17261"/>
    <w:rsid w:val="00A20AFA"/>
    <w:rsid w:val="00A22E92"/>
    <w:rsid w:val="00A237EE"/>
    <w:rsid w:val="00A240E1"/>
    <w:rsid w:val="00A26C83"/>
    <w:rsid w:val="00A300CF"/>
    <w:rsid w:val="00A301D8"/>
    <w:rsid w:val="00A30DCB"/>
    <w:rsid w:val="00A325C7"/>
    <w:rsid w:val="00A32780"/>
    <w:rsid w:val="00A33045"/>
    <w:rsid w:val="00A338EC"/>
    <w:rsid w:val="00A341EA"/>
    <w:rsid w:val="00A34E12"/>
    <w:rsid w:val="00A35995"/>
    <w:rsid w:val="00A35CBD"/>
    <w:rsid w:val="00A35E30"/>
    <w:rsid w:val="00A369EB"/>
    <w:rsid w:val="00A37279"/>
    <w:rsid w:val="00A37330"/>
    <w:rsid w:val="00A37F53"/>
    <w:rsid w:val="00A402DC"/>
    <w:rsid w:val="00A4185A"/>
    <w:rsid w:val="00A41E21"/>
    <w:rsid w:val="00A45548"/>
    <w:rsid w:val="00A45C54"/>
    <w:rsid w:val="00A46783"/>
    <w:rsid w:val="00A468A7"/>
    <w:rsid w:val="00A479AC"/>
    <w:rsid w:val="00A5017C"/>
    <w:rsid w:val="00A508F3"/>
    <w:rsid w:val="00A50924"/>
    <w:rsid w:val="00A51425"/>
    <w:rsid w:val="00A5179A"/>
    <w:rsid w:val="00A51A6B"/>
    <w:rsid w:val="00A522BA"/>
    <w:rsid w:val="00A52322"/>
    <w:rsid w:val="00A5376E"/>
    <w:rsid w:val="00A539A1"/>
    <w:rsid w:val="00A54CB7"/>
    <w:rsid w:val="00A54E03"/>
    <w:rsid w:val="00A55E88"/>
    <w:rsid w:val="00A56118"/>
    <w:rsid w:val="00A56BF2"/>
    <w:rsid w:val="00A56C7C"/>
    <w:rsid w:val="00A56C82"/>
    <w:rsid w:val="00A56FE1"/>
    <w:rsid w:val="00A57EC7"/>
    <w:rsid w:val="00A610E4"/>
    <w:rsid w:val="00A611E8"/>
    <w:rsid w:val="00A62AAF"/>
    <w:rsid w:val="00A62EE0"/>
    <w:rsid w:val="00A632E0"/>
    <w:rsid w:val="00A636DD"/>
    <w:rsid w:val="00A64D1D"/>
    <w:rsid w:val="00A66331"/>
    <w:rsid w:val="00A66A96"/>
    <w:rsid w:val="00A66E92"/>
    <w:rsid w:val="00A674C4"/>
    <w:rsid w:val="00A67558"/>
    <w:rsid w:val="00A67B32"/>
    <w:rsid w:val="00A7061D"/>
    <w:rsid w:val="00A70B97"/>
    <w:rsid w:val="00A73575"/>
    <w:rsid w:val="00A735FE"/>
    <w:rsid w:val="00A73BD9"/>
    <w:rsid w:val="00A73FE8"/>
    <w:rsid w:val="00A741BB"/>
    <w:rsid w:val="00A74908"/>
    <w:rsid w:val="00A751BC"/>
    <w:rsid w:val="00A76078"/>
    <w:rsid w:val="00A7650C"/>
    <w:rsid w:val="00A76B63"/>
    <w:rsid w:val="00A76C5F"/>
    <w:rsid w:val="00A7700E"/>
    <w:rsid w:val="00A77622"/>
    <w:rsid w:val="00A80C3D"/>
    <w:rsid w:val="00A820EA"/>
    <w:rsid w:val="00A82666"/>
    <w:rsid w:val="00A828A7"/>
    <w:rsid w:val="00A828DF"/>
    <w:rsid w:val="00A830A9"/>
    <w:rsid w:val="00A83A8E"/>
    <w:rsid w:val="00A83C89"/>
    <w:rsid w:val="00A83FB4"/>
    <w:rsid w:val="00A84E66"/>
    <w:rsid w:val="00A85561"/>
    <w:rsid w:val="00A8609E"/>
    <w:rsid w:val="00A8749C"/>
    <w:rsid w:val="00A87F26"/>
    <w:rsid w:val="00A91054"/>
    <w:rsid w:val="00A91134"/>
    <w:rsid w:val="00A91C7C"/>
    <w:rsid w:val="00A91E17"/>
    <w:rsid w:val="00A91F94"/>
    <w:rsid w:val="00A92CE7"/>
    <w:rsid w:val="00A9342A"/>
    <w:rsid w:val="00A93E5C"/>
    <w:rsid w:val="00A94B3B"/>
    <w:rsid w:val="00A952E4"/>
    <w:rsid w:val="00A97332"/>
    <w:rsid w:val="00A97EC6"/>
    <w:rsid w:val="00AA0313"/>
    <w:rsid w:val="00AA04F3"/>
    <w:rsid w:val="00AA0B8B"/>
    <w:rsid w:val="00AA1473"/>
    <w:rsid w:val="00AA20E1"/>
    <w:rsid w:val="00AA42B0"/>
    <w:rsid w:val="00AA5184"/>
    <w:rsid w:val="00AA57AA"/>
    <w:rsid w:val="00AA699A"/>
    <w:rsid w:val="00AA6FA7"/>
    <w:rsid w:val="00AB14ED"/>
    <w:rsid w:val="00AB1CBC"/>
    <w:rsid w:val="00AB1D2D"/>
    <w:rsid w:val="00AB24B6"/>
    <w:rsid w:val="00AB2E30"/>
    <w:rsid w:val="00AB30CA"/>
    <w:rsid w:val="00AB3508"/>
    <w:rsid w:val="00AB3FA4"/>
    <w:rsid w:val="00AB3FF5"/>
    <w:rsid w:val="00AB4528"/>
    <w:rsid w:val="00AB545D"/>
    <w:rsid w:val="00AB5683"/>
    <w:rsid w:val="00AB56D1"/>
    <w:rsid w:val="00AB5A15"/>
    <w:rsid w:val="00AB67CC"/>
    <w:rsid w:val="00AB708C"/>
    <w:rsid w:val="00AB773A"/>
    <w:rsid w:val="00AB7CF3"/>
    <w:rsid w:val="00AC004F"/>
    <w:rsid w:val="00AC010F"/>
    <w:rsid w:val="00AC142E"/>
    <w:rsid w:val="00AC2574"/>
    <w:rsid w:val="00AC35EF"/>
    <w:rsid w:val="00AC4616"/>
    <w:rsid w:val="00AC793D"/>
    <w:rsid w:val="00AD0113"/>
    <w:rsid w:val="00AD028D"/>
    <w:rsid w:val="00AD1228"/>
    <w:rsid w:val="00AD13DB"/>
    <w:rsid w:val="00AD246D"/>
    <w:rsid w:val="00AD2B9E"/>
    <w:rsid w:val="00AD38C7"/>
    <w:rsid w:val="00AD53B4"/>
    <w:rsid w:val="00AD54C1"/>
    <w:rsid w:val="00AD5905"/>
    <w:rsid w:val="00AD6FA3"/>
    <w:rsid w:val="00AD7BA9"/>
    <w:rsid w:val="00AD7CF6"/>
    <w:rsid w:val="00AE0723"/>
    <w:rsid w:val="00AE17C3"/>
    <w:rsid w:val="00AE20C2"/>
    <w:rsid w:val="00AE24BA"/>
    <w:rsid w:val="00AE3772"/>
    <w:rsid w:val="00AE3E57"/>
    <w:rsid w:val="00AE64F0"/>
    <w:rsid w:val="00AE659B"/>
    <w:rsid w:val="00AE6E74"/>
    <w:rsid w:val="00AE76B4"/>
    <w:rsid w:val="00AE7D7F"/>
    <w:rsid w:val="00AF0089"/>
    <w:rsid w:val="00AF1DCD"/>
    <w:rsid w:val="00AF2B57"/>
    <w:rsid w:val="00AF2C2D"/>
    <w:rsid w:val="00AF3C45"/>
    <w:rsid w:val="00AF400E"/>
    <w:rsid w:val="00AF4B7B"/>
    <w:rsid w:val="00AF4E2A"/>
    <w:rsid w:val="00AF4E6D"/>
    <w:rsid w:val="00AF54C1"/>
    <w:rsid w:val="00AF6A10"/>
    <w:rsid w:val="00AF77BB"/>
    <w:rsid w:val="00AF7C26"/>
    <w:rsid w:val="00AF7D39"/>
    <w:rsid w:val="00B027D0"/>
    <w:rsid w:val="00B03D0B"/>
    <w:rsid w:val="00B043FE"/>
    <w:rsid w:val="00B057EF"/>
    <w:rsid w:val="00B0597D"/>
    <w:rsid w:val="00B069AC"/>
    <w:rsid w:val="00B07F4F"/>
    <w:rsid w:val="00B10A1C"/>
    <w:rsid w:val="00B110D8"/>
    <w:rsid w:val="00B1120B"/>
    <w:rsid w:val="00B11F13"/>
    <w:rsid w:val="00B12B9D"/>
    <w:rsid w:val="00B1392F"/>
    <w:rsid w:val="00B15AE0"/>
    <w:rsid w:val="00B15B5C"/>
    <w:rsid w:val="00B17290"/>
    <w:rsid w:val="00B17D3B"/>
    <w:rsid w:val="00B17E4A"/>
    <w:rsid w:val="00B200D9"/>
    <w:rsid w:val="00B20E83"/>
    <w:rsid w:val="00B21348"/>
    <w:rsid w:val="00B21FD8"/>
    <w:rsid w:val="00B222D0"/>
    <w:rsid w:val="00B228E8"/>
    <w:rsid w:val="00B233BC"/>
    <w:rsid w:val="00B272A7"/>
    <w:rsid w:val="00B274E0"/>
    <w:rsid w:val="00B27B60"/>
    <w:rsid w:val="00B27BC7"/>
    <w:rsid w:val="00B30565"/>
    <w:rsid w:val="00B30BBA"/>
    <w:rsid w:val="00B312C8"/>
    <w:rsid w:val="00B313B7"/>
    <w:rsid w:val="00B31793"/>
    <w:rsid w:val="00B3183A"/>
    <w:rsid w:val="00B31882"/>
    <w:rsid w:val="00B31E55"/>
    <w:rsid w:val="00B3240D"/>
    <w:rsid w:val="00B32A1C"/>
    <w:rsid w:val="00B32A1E"/>
    <w:rsid w:val="00B3328E"/>
    <w:rsid w:val="00B347B8"/>
    <w:rsid w:val="00B3489C"/>
    <w:rsid w:val="00B34989"/>
    <w:rsid w:val="00B349C3"/>
    <w:rsid w:val="00B35041"/>
    <w:rsid w:val="00B35D66"/>
    <w:rsid w:val="00B3625C"/>
    <w:rsid w:val="00B36A49"/>
    <w:rsid w:val="00B37811"/>
    <w:rsid w:val="00B40806"/>
    <w:rsid w:val="00B417D2"/>
    <w:rsid w:val="00B427F8"/>
    <w:rsid w:val="00B428C3"/>
    <w:rsid w:val="00B42F08"/>
    <w:rsid w:val="00B4315E"/>
    <w:rsid w:val="00B43A15"/>
    <w:rsid w:val="00B43E8F"/>
    <w:rsid w:val="00B44648"/>
    <w:rsid w:val="00B459B3"/>
    <w:rsid w:val="00B45CD9"/>
    <w:rsid w:val="00B464C4"/>
    <w:rsid w:val="00B468FF"/>
    <w:rsid w:val="00B46D8B"/>
    <w:rsid w:val="00B47571"/>
    <w:rsid w:val="00B51029"/>
    <w:rsid w:val="00B527C0"/>
    <w:rsid w:val="00B52BC0"/>
    <w:rsid w:val="00B531F6"/>
    <w:rsid w:val="00B53338"/>
    <w:rsid w:val="00B53520"/>
    <w:rsid w:val="00B53578"/>
    <w:rsid w:val="00B53C1E"/>
    <w:rsid w:val="00B556E1"/>
    <w:rsid w:val="00B6134F"/>
    <w:rsid w:val="00B61562"/>
    <w:rsid w:val="00B6186B"/>
    <w:rsid w:val="00B61D53"/>
    <w:rsid w:val="00B6239B"/>
    <w:rsid w:val="00B64253"/>
    <w:rsid w:val="00B647AE"/>
    <w:rsid w:val="00B64BF9"/>
    <w:rsid w:val="00B64DC8"/>
    <w:rsid w:val="00B64FB3"/>
    <w:rsid w:val="00B652FE"/>
    <w:rsid w:val="00B65393"/>
    <w:rsid w:val="00B6583B"/>
    <w:rsid w:val="00B66442"/>
    <w:rsid w:val="00B6691A"/>
    <w:rsid w:val="00B66C5B"/>
    <w:rsid w:val="00B673D1"/>
    <w:rsid w:val="00B716BA"/>
    <w:rsid w:val="00B7325C"/>
    <w:rsid w:val="00B747DC"/>
    <w:rsid w:val="00B74D26"/>
    <w:rsid w:val="00B75000"/>
    <w:rsid w:val="00B75E13"/>
    <w:rsid w:val="00B77ADA"/>
    <w:rsid w:val="00B80E9A"/>
    <w:rsid w:val="00B81220"/>
    <w:rsid w:val="00B81729"/>
    <w:rsid w:val="00B817AA"/>
    <w:rsid w:val="00B8273B"/>
    <w:rsid w:val="00B82B3C"/>
    <w:rsid w:val="00B83CDD"/>
    <w:rsid w:val="00B84229"/>
    <w:rsid w:val="00B84C87"/>
    <w:rsid w:val="00B86272"/>
    <w:rsid w:val="00B86915"/>
    <w:rsid w:val="00B9048D"/>
    <w:rsid w:val="00B911AB"/>
    <w:rsid w:val="00B91677"/>
    <w:rsid w:val="00B92A7A"/>
    <w:rsid w:val="00B92C83"/>
    <w:rsid w:val="00B93CFE"/>
    <w:rsid w:val="00B9427E"/>
    <w:rsid w:val="00B94924"/>
    <w:rsid w:val="00B94C1E"/>
    <w:rsid w:val="00B956C0"/>
    <w:rsid w:val="00B9622F"/>
    <w:rsid w:val="00B9704B"/>
    <w:rsid w:val="00B971AF"/>
    <w:rsid w:val="00BA0320"/>
    <w:rsid w:val="00BA0943"/>
    <w:rsid w:val="00BA0BB5"/>
    <w:rsid w:val="00BA0D15"/>
    <w:rsid w:val="00BA0DC5"/>
    <w:rsid w:val="00BA23E3"/>
    <w:rsid w:val="00BA24EA"/>
    <w:rsid w:val="00BA482A"/>
    <w:rsid w:val="00BA62BA"/>
    <w:rsid w:val="00BA69A4"/>
    <w:rsid w:val="00BA6D87"/>
    <w:rsid w:val="00BA7072"/>
    <w:rsid w:val="00BA71BD"/>
    <w:rsid w:val="00BA72A6"/>
    <w:rsid w:val="00BA77C5"/>
    <w:rsid w:val="00BB0B1E"/>
    <w:rsid w:val="00BB1689"/>
    <w:rsid w:val="00BB2350"/>
    <w:rsid w:val="00BB2F89"/>
    <w:rsid w:val="00BB3113"/>
    <w:rsid w:val="00BB482B"/>
    <w:rsid w:val="00BB5409"/>
    <w:rsid w:val="00BB5893"/>
    <w:rsid w:val="00BB5957"/>
    <w:rsid w:val="00BB5DC4"/>
    <w:rsid w:val="00BB610A"/>
    <w:rsid w:val="00BB6484"/>
    <w:rsid w:val="00BB69A3"/>
    <w:rsid w:val="00BB69A6"/>
    <w:rsid w:val="00BB77D9"/>
    <w:rsid w:val="00BB7AAE"/>
    <w:rsid w:val="00BC0206"/>
    <w:rsid w:val="00BC035E"/>
    <w:rsid w:val="00BC037D"/>
    <w:rsid w:val="00BC0E26"/>
    <w:rsid w:val="00BC1A73"/>
    <w:rsid w:val="00BC1D3A"/>
    <w:rsid w:val="00BC25AE"/>
    <w:rsid w:val="00BC267F"/>
    <w:rsid w:val="00BC3073"/>
    <w:rsid w:val="00BC38C3"/>
    <w:rsid w:val="00BC3E4F"/>
    <w:rsid w:val="00BC4B09"/>
    <w:rsid w:val="00BC4C4D"/>
    <w:rsid w:val="00BC581D"/>
    <w:rsid w:val="00BC5B79"/>
    <w:rsid w:val="00BC5CC2"/>
    <w:rsid w:val="00BC5E26"/>
    <w:rsid w:val="00BC5E89"/>
    <w:rsid w:val="00BC6318"/>
    <w:rsid w:val="00BC7A8C"/>
    <w:rsid w:val="00BD0593"/>
    <w:rsid w:val="00BD111B"/>
    <w:rsid w:val="00BD11B4"/>
    <w:rsid w:val="00BD1865"/>
    <w:rsid w:val="00BD1D01"/>
    <w:rsid w:val="00BD4148"/>
    <w:rsid w:val="00BD5A90"/>
    <w:rsid w:val="00BD6C29"/>
    <w:rsid w:val="00BD7656"/>
    <w:rsid w:val="00BE02BD"/>
    <w:rsid w:val="00BE0A13"/>
    <w:rsid w:val="00BE0BB1"/>
    <w:rsid w:val="00BE0DA1"/>
    <w:rsid w:val="00BE1EBA"/>
    <w:rsid w:val="00BE2170"/>
    <w:rsid w:val="00BE23D5"/>
    <w:rsid w:val="00BE2B3A"/>
    <w:rsid w:val="00BE3664"/>
    <w:rsid w:val="00BE3C58"/>
    <w:rsid w:val="00BE4485"/>
    <w:rsid w:val="00BE4BC9"/>
    <w:rsid w:val="00BE5D03"/>
    <w:rsid w:val="00BE644C"/>
    <w:rsid w:val="00BE6B12"/>
    <w:rsid w:val="00BE7446"/>
    <w:rsid w:val="00BE755C"/>
    <w:rsid w:val="00BE78FE"/>
    <w:rsid w:val="00BE7FEF"/>
    <w:rsid w:val="00BF0233"/>
    <w:rsid w:val="00BF05CF"/>
    <w:rsid w:val="00BF2995"/>
    <w:rsid w:val="00BF2C6E"/>
    <w:rsid w:val="00BF493B"/>
    <w:rsid w:val="00BF4B30"/>
    <w:rsid w:val="00BF4CF8"/>
    <w:rsid w:val="00BF6357"/>
    <w:rsid w:val="00BF7491"/>
    <w:rsid w:val="00C0188E"/>
    <w:rsid w:val="00C01A9A"/>
    <w:rsid w:val="00C01FBE"/>
    <w:rsid w:val="00C02058"/>
    <w:rsid w:val="00C024BF"/>
    <w:rsid w:val="00C02BCB"/>
    <w:rsid w:val="00C03150"/>
    <w:rsid w:val="00C03790"/>
    <w:rsid w:val="00C038F0"/>
    <w:rsid w:val="00C04602"/>
    <w:rsid w:val="00C04871"/>
    <w:rsid w:val="00C04A00"/>
    <w:rsid w:val="00C054F4"/>
    <w:rsid w:val="00C062CC"/>
    <w:rsid w:val="00C06312"/>
    <w:rsid w:val="00C07310"/>
    <w:rsid w:val="00C076C4"/>
    <w:rsid w:val="00C07C76"/>
    <w:rsid w:val="00C07DEB"/>
    <w:rsid w:val="00C10777"/>
    <w:rsid w:val="00C10EFE"/>
    <w:rsid w:val="00C11673"/>
    <w:rsid w:val="00C11675"/>
    <w:rsid w:val="00C13135"/>
    <w:rsid w:val="00C14A8E"/>
    <w:rsid w:val="00C214A2"/>
    <w:rsid w:val="00C218AC"/>
    <w:rsid w:val="00C21C37"/>
    <w:rsid w:val="00C21FB0"/>
    <w:rsid w:val="00C220C8"/>
    <w:rsid w:val="00C22922"/>
    <w:rsid w:val="00C22934"/>
    <w:rsid w:val="00C22965"/>
    <w:rsid w:val="00C23D29"/>
    <w:rsid w:val="00C24011"/>
    <w:rsid w:val="00C24995"/>
    <w:rsid w:val="00C24B56"/>
    <w:rsid w:val="00C25F4A"/>
    <w:rsid w:val="00C26280"/>
    <w:rsid w:val="00C2653C"/>
    <w:rsid w:val="00C272C7"/>
    <w:rsid w:val="00C31A68"/>
    <w:rsid w:val="00C3236A"/>
    <w:rsid w:val="00C32A39"/>
    <w:rsid w:val="00C34871"/>
    <w:rsid w:val="00C354B5"/>
    <w:rsid w:val="00C3559C"/>
    <w:rsid w:val="00C36D0B"/>
    <w:rsid w:val="00C37643"/>
    <w:rsid w:val="00C3788F"/>
    <w:rsid w:val="00C37BA6"/>
    <w:rsid w:val="00C37BC9"/>
    <w:rsid w:val="00C37F50"/>
    <w:rsid w:val="00C40090"/>
    <w:rsid w:val="00C4054B"/>
    <w:rsid w:val="00C40676"/>
    <w:rsid w:val="00C411DE"/>
    <w:rsid w:val="00C41914"/>
    <w:rsid w:val="00C421BB"/>
    <w:rsid w:val="00C42458"/>
    <w:rsid w:val="00C42B09"/>
    <w:rsid w:val="00C42D81"/>
    <w:rsid w:val="00C42D98"/>
    <w:rsid w:val="00C42FFB"/>
    <w:rsid w:val="00C436A7"/>
    <w:rsid w:val="00C43F24"/>
    <w:rsid w:val="00C44245"/>
    <w:rsid w:val="00C44D3F"/>
    <w:rsid w:val="00C45EBD"/>
    <w:rsid w:val="00C46069"/>
    <w:rsid w:val="00C46297"/>
    <w:rsid w:val="00C46416"/>
    <w:rsid w:val="00C472A5"/>
    <w:rsid w:val="00C47583"/>
    <w:rsid w:val="00C47B9A"/>
    <w:rsid w:val="00C51C67"/>
    <w:rsid w:val="00C52D61"/>
    <w:rsid w:val="00C52EDF"/>
    <w:rsid w:val="00C53A2C"/>
    <w:rsid w:val="00C5729E"/>
    <w:rsid w:val="00C60C62"/>
    <w:rsid w:val="00C60CEB"/>
    <w:rsid w:val="00C61218"/>
    <w:rsid w:val="00C6184C"/>
    <w:rsid w:val="00C61ED5"/>
    <w:rsid w:val="00C6278C"/>
    <w:rsid w:val="00C62A03"/>
    <w:rsid w:val="00C64D24"/>
    <w:rsid w:val="00C64FC5"/>
    <w:rsid w:val="00C654C1"/>
    <w:rsid w:val="00C65BE4"/>
    <w:rsid w:val="00C65E67"/>
    <w:rsid w:val="00C65F65"/>
    <w:rsid w:val="00C665D7"/>
    <w:rsid w:val="00C67E7F"/>
    <w:rsid w:val="00C70259"/>
    <w:rsid w:val="00C70260"/>
    <w:rsid w:val="00C70875"/>
    <w:rsid w:val="00C70944"/>
    <w:rsid w:val="00C72C59"/>
    <w:rsid w:val="00C73917"/>
    <w:rsid w:val="00C73962"/>
    <w:rsid w:val="00C73E57"/>
    <w:rsid w:val="00C74066"/>
    <w:rsid w:val="00C75575"/>
    <w:rsid w:val="00C76B03"/>
    <w:rsid w:val="00C76C17"/>
    <w:rsid w:val="00C76E29"/>
    <w:rsid w:val="00C779AF"/>
    <w:rsid w:val="00C77A5B"/>
    <w:rsid w:val="00C81101"/>
    <w:rsid w:val="00C826E5"/>
    <w:rsid w:val="00C82730"/>
    <w:rsid w:val="00C8480F"/>
    <w:rsid w:val="00C84B4F"/>
    <w:rsid w:val="00C8555F"/>
    <w:rsid w:val="00C85E60"/>
    <w:rsid w:val="00C85E98"/>
    <w:rsid w:val="00C86A34"/>
    <w:rsid w:val="00C86BB0"/>
    <w:rsid w:val="00C877FA"/>
    <w:rsid w:val="00C91FC4"/>
    <w:rsid w:val="00C923E7"/>
    <w:rsid w:val="00C9244F"/>
    <w:rsid w:val="00C938C3"/>
    <w:rsid w:val="00C93B48"/>
    <w:rsid w:val="00C943CA"/>
    <w:rsid w:val="00C95A90"/>
    <w:rsid w:val="00C95B54"/>
    <w:rsid w:val="00C96ADB"/>
    <w:rsid w:val="00C978A7"/>
    <w:rsid w:val="00C97DA2"/>
    <w:rsid w:val="00CA1ADD"/>
    <w:rsid w:val="00CA1E4B"/>
    <w:rsid w:val="00CA3D52"/>
    <w:rsid w:val="00CA6148"/>
    <w:rsid w:val="00CA65E6"/>
    <w:rsid w:val="00CA76B6"/>
    <w:rsid w:val="00CB024F"/>
    <w:rsid w:val="00CB08FD"/>
    <w:rsid w:val="00CB16B9"/>
    <w:rsid w:val="00CB1C1D"/>
    <w:rsid w:val="00CB279E"/>
    <w:rsid w:val="00CB2F2A"/>
    <w:rsid w:val="00CB3658"/>
    <w:rsid w:val="00CB3AF2"/>
    <w:rsid w:val="00CB3B25"/>
    <w:rsid w:val="00CB3D29"/>
    <w:rsid w:val="00CB3FBD"/>
    <w:rsid w:val="00CB4C19"/>
    <w:rsid w:val="00CB6696"/>
    <w:rsid w:val="00CB6C1C"/>
    <w:rsid w:val="00CB7EC2"/>
    <w:rsid w:val="00CC05AB"/>
    <w:rsid w:val="00CC1784"/>
    <w:rsid w:val="00CC1A48"/>
    <w:rsid w:val="00CC23D7"/>
    <w:rsid w:val="00CC2462"/>
    <w:rsid w:val="00CC2F67"/>
    <w:rsid w:val="00CC4865"/>
    <w:rsid w:val="00CC4E00"/>
    <w:rsid w:val="00CC50E8"/>
    <w:rsid w:val="00CC5A9E"/>
    <w:rsid w:val="00CC736C"/>
    <w:rsid w:val="00CD1FE1"/>
    <w:rsid w:val="00CD4D8A"/>
    <w:rsid w:val="00CD4D92"/>
    <w:rsid w:val="00CD5AED"/>
    <w:rsid w:val="00CD6FE7"/>
    <w:rsid w:val="00CE0522"/>
    <w:rsid w:val="00CE0EB1"/>
    <w:rsid w:val="00CE11B6"/>
    <w:rsid w:val="00CE14B0"/>
    <w:rsid w:val="00CE166F"/>
    <w:rsid w:val="00CE1A55"/>
    <w:rsid w:val="00CE212C"/>
    <w:rsid w:val="00CE242E"/>
    <w:rsid w:val="00CE2760"/>
    <w:rsid w:val="00CE3FA5"/>
    <w:rsid w:val="00CE46F8"/>
    <w:rsid w:val="00CE4CFF"/>
    <w:rsid w:val="00CE5800"/>
    <w:rsid w:val="00CE5D69"/>
    <w:rsid w:val="00CE6803"/>
    <w:rsid w:val="00CE6E39"/>
    <w:rsid w:val="00CE70F1"/>
    <w:rsid w:val="00CE717F"/>
    <w:rsid w:val="00CE72F5"/>
    <w:rsid w:val="00CE7E88"/>
    <w:rsid w:val="00CF0E11"/>
    <w:rsid w:val="00CF1E35"/>
    <w:rsid w:val="00CF22A1"/>
    <w:rsid w:val="00CF2F83"/>
    <w:rsid w:val="00CF32B9"/>
    <w:rsid w:val="00CF3ECA"/>
    <w:rsid w:val="00CF447A"/>
    <w:rsid w:val="00CF498F"/>
    <w:rsid w:val="00CF5FBE"/>
    <w:rsid w:val="00CF6ED4"/>
    <w:rsid w:val="00CF7B46"/>
    <w:rsid w:val="00D0028B"/>
    <w:rsid w:val="00D002EA"/>
    <w:rsid w:val="00D020D4"/>
    <w:rsid w:val="00D023D9"/>
    <w:rsid w:val="00D029D5"/>
    <w:rsid w:val="00D03170"/>
    <w:rsid w:val="00D03F8C"/>
    <w:rsid w:val="00D04254"/>
    <w:rsid w:val="00D04DC5"/>
    <w:rsid w:val="00D05802"/>
    <w:rsid w:val="00D066EB"/>
    <w:rsid w:val="00D069F8"/>
    <w:rsid w:val="00D07F8D"/>
    <w:rsid w:val="00D106C8"/>
    <w:rsid w:val="00D108BD"/>
    <w:rsid w:val="00D10DB0"/>
    <w:rsid w:val="00D13731"/>
    <w:rsid w:val="00D149B4"/>
    <w:rsid w:val="00D150D8"/>
    <w:rsid w:val="00D15835"/>
    <w:rsid w:val="00D15AFB"/>
    <w:rsid w:val="00D15E97"/>
    <w:rsid w:val="00D16B06"/>
    <w:rsid w:val="00D17682"/>
    <w:rsid w:val="00D207A9"/>
    <w:rsid w:val="00D20AB1"/>
    <w:rsid w:val="00D20D99"/>
    <w:rsid w:val="00D20EE4"/>
    <w:rsid w:val="00D21054"/>
    <w:rsid w:val="00D22B63"/>
    <w:rsid w:val="00D22E41"/>
    <w:rsid w:val="00D235B7"/>
    <w:rsid w:val="00D240BE"/>
    <w:rsid w:val="00D243CA"/>
    <w:rsid w:val="00D245BF"/>
    <w:rsid w:val="00D24E03"/>
    <w:rsid w:val="00D25942"/>
    <w:rsid w:val="00D25F91"/>
    <w:rsid w:val="00D272FC"/>
    <w:rsid w:val="00D30C01"/>
    <w:rsid w:val="00D312CD"/>
    <w:rsid w:val="00D32234"/>
    <w:rsid w:val="00D32B6C"/>
    <w:rsid w:val="00D338CF"/>
    <w:rsid w:val="00D33AB0"/>
    <w:rsid w:val="00D348AD"/>
    <w:rsid w:val="00D35B52"/>
    <w:rsid w:val="00D36222"/>
    <w:rsid w:val="00D374C1"/>
    <w:rsid w:val="00D407F6"/>
    <w:rsid w:val="00D409EF"/>
    <w:rsid w:val="00D40DED"/>
    <w:rsid w:val="00D4109B"/>
    <w:rsid w:val="00D4124C"/>
    <w:rsid w:val="00D41349"/>
    <w:rsid w:val="00D41B50"/>
    <w:rsid w:val="00D41DB3"/>
    <w:rsid w:val="00D43710"/>
    <w:rsid w:val="00D43D3B"/>
    <w:rsid w:val="00D44056"/>
    <w:rsid w:val="00D447E7"/>
    <w:rsid w:val="00D44AF6"/>
    <w:rsid w:val="00D45A18"/>
    <w:rsid w:val="00D45AD2"/>
    <w:rsid w:val="00D461C2"/>
    <w:rsid w:val="00D518C9"/>
    <w:rsid w:val="00D523B9"/>
    <w:rsid w:val="00D52794"/>
    <w:rsid w:val="00D529EF"/>
    <w:rsid w:val="00D544CC"/>
    <w:rsid w:val="00D55627"/>
    <w:rsid w:val="00D56526"/>
    <w:rsid w:val="00D56613"/>
    <w:rsid w:val="00D575BE"/>
    <w:rsid w:val="00D60306"/>
    <w:rsid w:val="00D6139C"/>
    <w:rsid w:val="00D6184C"/>
    <w:rsid w:val="00D61885"/>
    <w:rsid w:val="00D6196B"/>
    <w:rsid w:val="00D61E03"/>
    <w:rsid w:val="00D6215F"/>
    <w:rsid w:val="00D62684"/>
    <w:rsid w:val="00D63B2C"/>
    <w:rsid w:val="00D64789"/>
    <w:rsid w:val="00D64EB9"/>
    <w:rsid w:val="00D67F47"/>
    <w:rsid w:val="00D70319"/>
    <w:rsid w:val="00D70555"/>
    <w:rsid w:val="00D70A45"/>
    <w:rsid w:val="00D7114C"/>
    <w:rsid w:val="00D71981"/>
    <w:rsid w:val="00D729DF"/>
    <w:rsid w:val="00D733B4"/>
    <w:rsid w:val="00D73C78"/>
    <w:rsid w:val="00D74D71"/>
    <w:rsid w:val="00D74DDF"/>
    <w:rsid w:val="00D76E33"/>
    <w:rsid w:val="00D76E6A"/>
    <w:rsid w:val="00D77DA0"/>
    <w:rsid w:val="00D77F31"/>
    <w:rsid w:val="00D814AB"/>
    <w:rsid w:val="00D81F31"/>
    <w:rsid w:val="00D82449"/>
    <w:rsid w:val="00D824C7"/>
    <w:rsid w:val="00D8270A"/>
    <w:rsid w:val="00D8486F"/>
    <w:rsid w:val="00D85274"/>
    <w:rsid w:val="00D85C3C"/>
    <w:rsid w:val="00D900DB"/>
    <w:rsid w:val="00D90756"/>
    <w:rsid w:val="00D92284"/>
    <w:rsid w:val="00D93815"/>
    <w:rsid w:val="00D945B0"/>
    <w:rsid w:val="00D961A5"/>
    <w:rsid w:val="00D96BAD"/>
    <w:rsid w:val="00D973B0"/>
    <w:rsid w:val="00DA02E6"/>
    <w:rsid w:val="00DA0C58"/>
    <w:rsid w:val="00DA1F9C"/>
    <w:rsid w:val="00DA2B35"/>
    <w:rsid w:val="00DA3725"/>
    <w:rsid w:val="00DA46F9"/>
    <w:rsid w:val="00DA5FA4"/>
    <w:rsid w:val="00DB00D3"/>
    <w:rsid w:val="00DB0582"/>
    <w:rsid w:val="00DB0626"/>
    <w:rsid w:val="00DB09F0"/>
    <w:rsid w:val="00DB1582"/>
    <w:rsid w:val="00DB22DC"/>
    <w:rsid w:val="00DB485F"/>
    <w:rsid w:val="00DB4D50"/>
    <w:rsid w:val="00DB502B"/>
    <w:rsid w:val="00DB5903"/>
    <w:rsid w:val="00DB5E7B"/>
    <w:rsid w:val="00DB5F17"/>
    <w:rsid w:val="00DB62A7"/>
    <w:rsid w:val="00DB65E0"/>
    <w:rsid w:val="00DB69AF"/>
    <w:rsid w:val="00DB79EB"/>
    <w:rsid w:val="00DC111D"/>
    <w:rsid w:val="00DC11F8"/>
    <w:rsid w:val="00DC1592"/>
    <w:rsid w:val="00DC1777"/>
    <w:rsid w:val="00DC2678"/>
    <w:rsid w:val="00DC46DF"/>
    <w:rsid w:val="00DC5225"/>
    <w:rsid w:val="00DC5FDA"/>
    <w:rsid w:val="00DC65C6"/>
    <w:rsid w:val="00DC72B3"/>
    <w:rsid w:val="00DD0C41"/>
    <w:rsid w:val="00DD14B7"/>
    <w:rsid w:val="00DD2765"/>
    <w:rsid w:val="00DD2A98"/>
    <w:rsid w:val="00DD2C24"/>
    <w:rsid w:val="00DD2F99"/>
    <w:rsid w:val="00DD474C"/>
    <w:rsid w:val="00DD5015"/>
    <w:rsid w:val="00DD57C7"/>
    <w:rsid w:val="00DD5ECF"/>
    <w:rsid w:val="00DD6663"/>
    <w:rsid w:val="00DE00AC"/>
    <w:rsid w:val="00DE0387"/>
    <w:rsid w:val="00DE038D"/>
    <w:rsid w:val="00DE08D8"/>
    <w:rsid w:val="00DE14D3"/>
    <w:rsid w:val="00DE1D47"/>
    <w:rsid w:val="00DE1E14"/>
    <w:rsid w:val="00DE2727"/>
    <w:rsid w:val="00DE29D7"/>
    <w:rsid w:val="00DE33B6"/>
    <w:rsid w:val="00DE58D6"/>
    <w:rsid w:val="00DE62D8"/>
    <w:rsid w:val="00DE7F43"/>
    <w:rsid w:val="00DF02D7"/>
    <w:rsid w:val="00DF093D"/>
    <w:rsid w:val="00DF0C82"/>
    <w:rsid w:val="00DF1431"/>
    <w:rsid w:val="00DF25C8"/>
    <w:rsid w:val="00DF26A2"/>
    <w:rsid w:val="00DF29E6"/>
    <w:rsid w:val="00DF2ED8"/>
    <w:rsid w:val="00DF3B7F"/>
    <w:rsid w:val="00E000D7"/>
    <w:rsid w:val="00E001B0"/>
    <w:rsid w:val="00E00C62"/>
    <w:rsid w:val="00E01A67"/>
    <w:rsid w:val="00E01A8C"/>
    <w:rsid w:val="00E02378"/>
    <w:rsid w:val="00E027A8"/>
    <w:rsid w:val="00E02EA5"/>
    <w:rsid w:val="00E03073"/>
    <w:rsid w:val="00E03E08"/>
    <w:rsid w:val="00E0403A"/>
    <w:rsid w:val="00E04852"/>
    <w:rsid w:val="00E04927"/>
    <w:rsid w:val="00E0555F"/>
    <w:rsid w:val="00E05A34"/>
    <w:rsid w:val="00E05EFD"/>
    <w:rsid w:val="00E060AC"/>
    <w:rsid w:val="00E06B77"/>
    <w:rsid w:val="00E07137"/>
    <w:rsid w:val="00E071C8"/>
    <w:rsid w:val="00E102BD"/>
    <w:rsid w:val="00E10527"/>
    <w:rsid w:val="00E10E64"/>
    <w:rsid w:val="00E1316A"/>
    <w:rsid w:val="00E145F7"/>
    <w:rsid w:val="00E147A7"/>
    <w:rsid w:val="00E1565B"/>
    <w:rsid w:val="00E16651"/>
    <w:rsid w:val="00E1715C"/>
    <w:rsid w:val="00E17533"/>
    <w:rsid w:val="00E179B9"/>
    <w:rsid w:val="00E21296"/>
    <w:rsid w:val="00E215FB"/>
    <w:rsid w:val="00E22103"/>
    <w:rsid w:val="00E2290E"/>
    <w:rsid w:val="00E2365E"/>
    <w:rsid w:val="00E23909"/>
    <w:rsid w:val="00E23E84"/>
    <w:rsid w:val="00E24287"/>
    <w:rsid w:val="00E2507C"/>
    <w:rsid w:val="00E25504"/>
    <w:rsid w:val="00E2670D"/>
    <w:rsid w:val="00E27387"/>
    <w:rsid w:val="00E279C1"/>
    <w:rsid w:val="00E30282"/>
    <w:rsid w:val="00E316E5"/>
    <w:rsid w:val="00E31A73"/>
    <w:rsid w:val="00E321FE"/>
    <w:rsid w:val="00E3275B"/>
    <w:rsid w:val="00E32DA2"/>
    <w:rsid w:val="00E34BDA"/>
    <w:rsid w:val="00E359CC"/>
    <w:rsid w:val="00E35A89"/>
    <w:rsid w:val="00E35DF3"/>
    <w:rsid w:val="00E37079"/>
    <w:rsid w:val="00E37238"/>
    <w:rsid w:val="00E37BB7"/>
    <w:rsid w:val="00E40434"/>
    <w:rsid w:val="00E4167B"/>
    <w:rsid w:val="00E42564"/>
    <w:rsid w:val="00E43A22"/>
    <w:rsid w:val="00E43E7A"/>
    <w:rsid w:val="00E4426B"/>
    <w:rsid w:val="00E4452A"/>
    <w:rsid w:val="00E45257"/>
    <w:rsid w:val="00E457AB"/>
    <w:rsid w:val="00E45DAC"/>
    <w:rsid w:val="00E46725"/>
    <w:rsid w:val="00E51176"/>
    <w:rsid w:val="00E51782"/>
    <w:rsid w:val="00E51C1F"/>
    <w:rsid w:val="00E523DC"/>
    <w:rsid w:val="00E52A9D"/>
    <w:rsid w:val="00E54473"/>
    <w:rsid w:val="00E54E30"/>
    <w:rsid w:val="00E55BF3"/>
    <w:rsid w:val="00E55E71"/>
    <w:rsid w:val="00E56998"/>
    <w:rsid w:val="00E57EED"/>
    <w:rsid w:val="00E60FF1"/>
    <w:rsid w:val="00E6129B"/>
    <w:rsid w:val="00E61E7F"/>
    <w:rsid w:val="00E6213C"/>
    <w:rsid w:val="00E639ED"/>
    <w:rsid w:val="00E64FE7"/>
    <w:rsid w:val="00E67EE9"/>
    <w:rsid w:val="00E70083"/>
    <w:rsid w:val="00E7035B"/>
    <w:rsid w:val="00E70535"/>
    <w:rsid w:val="00E7144C"/>
    <w:rsid w:val="00E7180D"/>
    <w:rsid w:val="00E71D47"/>
    <w:rsid w:val="00E721F9"/>
    <w:rsid w:val="00E72FAE"/>
    <w:rsid w:val="00E733FF"/>
    <w:rsid w:val="00E736D3"/>
    <w:rsid w:val="00E75429"/>
    <w:rsid w:val="00E76837"/>
    <w:rsid w:val="00E77396"/>
    <w:rsid w:val="00E80197"/>
    <w:rsid w:val="00E8074A"/>
    <w:rsid w:val="00E81309"/>
    <w:rsid w:val="00E81806"/>
    <w:rsid w:val="00E835C7"/>
    <w:rsid w:val="00E8371D"/>
    <w:rsid w:val="00E8420E"/>
    <w:rsid w:val="00E843AA"/>
    <w:rsid w:val="00E84A1E"/>
    <w:rsid w:val="00E87507"/>
    <w:rsid w:val="00E87D21"/>
    <w:rsid w:val="00E90360"/>
    <w:rsid w:val="00E906A7"/>
    <w:rsid w:val="00E93345"/>
    <w:rsid w:val="00E93DD6"/>
    <w:rsid w:val="00E942AE"/>
    <w:rsid w:val="00E94D21"/>
    <w:rsid w:val="00E95F0E"/>
    <w:rsid w:val="00E964FD"/>
    <w:rsid w:val="00E965EB"/>
    <w:rsid w:val="00E968D8"/>
    <w:rsid w:val="00E96DE6"/>
    <w:rsid w:val="00E976A3"/>
    <w:rsid w:val="00E97D31"/>
    <w:rsid w:val="00EA0147"/>
    <w:rsid w:val="00EA2F23"/>
    <w:rsid w:val="00EA2F4A"/>
    <w:rsid w:val="00EA3E20"/>
    <w:rsid w:val="00EA3EDB"/>
    <w:rsid w:val="00EA489B"/>
    <w:rsid w:val="00EA6850"/>
    <w:rsid w:val="00EA6A15"/>
    <w:rsid w:val="00EA70AD"/>
    <w:rsid w:val="00EA73AD"/>
    <w:rsid w:val="00EA7F5D"/>
    <w:rsid w:val="00EB113D"/>
    <w:rsid w:val="00EB1626"/>
    <w:rsid w:val="00EB36D6"/>
    <w:rsid w:val="00EB4866"/>
    <w:rsid w:val="00EB49B6"/>
    <w:rsid w:val="00EB4ED5"/>
    <w:rsid w:val="00EB5405"/>
    <w:rsid w:val="00EB54EE"/>
    <w:rsid w:val="00EB59E5"/>
    <w:rsid w:val="00EB6160"/>
    <w:rsid w:val="00EB6B96"/>
    <w:rsid w:val="00EB6D2B"/>
    <w:rsid w:val="00EB7F8F"/>
    <w:rsid w:val="00EC0B59"/>
    <w:rsid w:val="00EC19B4"/>
    <w:rsid w:val="00EC2484"/>
    <w:rsid w:val="00EC2639"/>
    <w:rsid w:val="00EC46B9"/>
    <w:rsid w:val="00EC58EB"/>
    <w:rsid w:val="00EC592F"/>
    <w:rsid w:val="00EC5E6B"/>
    <w:rsid w:val="00EC63B2"/>
    <w:rsid w:val="00EC725C"/>
    <w:rsid w:val="00EC7D4E"/>
    <w:rsid w:val="00ED1E8F"/>
    <w:rsid w:val="00ED2993"/>
    <w:rsid w:val="00ED5A0F"/>
    <w:rsid w:val="00ED6ACD"/>
    <w:rsid w:val="00ED6F9E"/>
    <w:rsid w:val="00ED6FD0"/>
    <w:rsid w:val="00EE1054"/>
    <w:rsid w:val="00EE2D52"/>
    <w:rsid w:val="00EE67C1"/>
    <w:rsid w:val="00EE6A76"/>
    <w:rsid w:val="00EE6AED"/>
    <w:rsid w:val="00EF1881"/>
    <w:rsid w:val="00EF371D"/>
    <w:rsid w:val="00EF3A3C"/>
    <w:rsid w:val="00EF4386"/>
    <w:rsid w:val="00EF49AA"/>
    <w:rsid w:val="00EF49E9"/>
    <w:rsid w:val="00EF523D"/>
    <w:rsid w:val="00EF5504"/>
    <w:rsid w:val="00EF55D8"/>
    <w:rsid w:val="00EF6460"/>
    <w:rsid w:val="00EF6C90"/>
    <w:rsid w:val="00EF6CB1"/>
    <w:rsid w:val="00F000C3"/>
    <w:rsid w:val="00F003B1"/>
    <w:rsid w:val="00F0059C"/>
    <w:rsid w:val="00F01243"/>
    <w:rsid w:val="00F01FC0"/>
    <w:rsid w:val="00F02B9F"/>
    <w:rsid w:val="00F02DEC"/>
    <w:rsid w:val="00F04C81"/>
    <w:rsid w:val="00F05424"/>
    <w:rsid w:val="00F06B71"/>
    <w:rsid w:val="00F10926"/>
    <w:rsid w:val="00F135A4"/>
    <w:rsid w:val="00F13FC7"/>
    <w:rsid w:val="00F14C8B"/>
    <w:rsid w:val="00F14CEF"/>
    <w:rsid w:val="00F16BBA"/>
    <w:rsid w:val="00F17B86"/>
    <w:rsid w:val="00F20A49"/>
    <w:rsid w:val="00F20B3F"/>
    <w:rsid w:val="00F213E3"/>
    <w:rsid w:val="00F22303"/>
    <w:rsid w:val="00F2352D"/>
    <w:rsid w:val="00F237FA"/>
    <w:rsid w:val="00F23829"/>
    <w:rsid w:val="00F23BB7"/>
    <w:rsid w:val="00F23FA1"/>
    <w:rsid w:val="00F243BA"/>
    <w:rsid w:val="00F25125"/>
    <w:rsid w:val="00F26FE7"/>
    <w:rsid w:val="00F2790C"/>
    <w:rsid w:val="00F3029C"/>
    <w:rsid w:val="00F30C54"/>
    <w:rsid w:val="00F31405"/>
    <w:rsid w:val="00F315D6"/>
    <w:rsid w:val="00F31F39"/>
    <w:rsid w:val="00F32565"/>
    <w:rsid w:val="00F3261D"/>
    <w:rsid w:val="00F32D7D"/>
    <w:rsid w:val="00F36C49"/>
    <w:rsid w:val="00F379D3"/>
    <w:rsid w:val="00F37EB1"/>
    <w:rsid w:val="00F412F0"/>
    <w:rsid w:val="00F42C6E"/>
    <w:rsid w:val="00F42C73"/>
    <w:rsid w:val="00F4502F"/>
    <w:rsid w:val="00F45B95"/>
    <w:rsid w:val="00F46C66"/>
    <w:rsid w:val="00F47EE9"/>
    <w:rsid w:val="00F516D2"/>
    <w:rsid w:val="00F5243F"/>
    <w:rsid w:val="00F534A2"/>
    <w:rsid w:val="00F543D7"/>
    <w:rsid w:val="00F54B66"/>
    <w:rsid w:val="00F55727"/>
    <w:rsid w:val="00F55911"/>
    <w:rsid w:val="00F56107"/>
    <w:rsid w:val="00F56916"/>
    <w:rsid w:val="00F57829"/>
    <w:rsid w:val="00F60984"/>
    <w:rsid w:val="00F61AB4"/>
    <w:rsid w:val="00F62331"/>
    <w:rsid w:val="00F62AED"/>
    <w:rsid w:val="00F63240"/>
    <w:rsid w:val="00F63BEE"/>
    <w:rsid w:val="00F6402B"/>
    <w:rsid w:val="00F66FB1"/>
    <w:rsid w:val="00F67757"/>
    <w:rsid w:val="00F67ED0"/>
    <w:rsid w:val="00F70FAC"/>
    <w:rsid w:val="00F71387"/>
    <w:rsid w:val="00F719D3"/>
    <w:rsid w:val="00F72EA4"/>
    <w:rsid w:val="00F7321A"/>
    <w:rsid w:val="00F7354B"/>
    <w:rsid w:val="00F73B46"/>
    <w:rsid w:val="00F746D4"/>
    <w:rsid w:val="00F7520A"/>
    <w:rsid w:val="00F75F08"/>
    <w:rsid w:val="00F76522"/>
    <w:rsid w:val="00F77FEC"/>
    <w:rsid w:val="00F818D5"/>
    <w:rsid w:val="00F82FB6"/>
    <w:rsid w:val="00F83337"/>
    <w:rsid w:val="00F83A67"/>
    <w:rsid w:val="00F83E0F"/>
    <w:rsid w:val="00F850FF"/>
    <w:rsid w:val="00F853EC"/>
    <w:rsid w:val="00F857D3"/>
    <w:rsid w:val="00F85AF2"/>
    <w:rsid w:val="00F86CB7"/>
    <w:rsid w:val="00F915BF"/>
    <w:rsid w:val="00F91A17"/>
    <w:rsid w:val="00F91B8D"/>
    <w:rsid w:val="00F925DC"/>
    <w:rsid w:val="00F927C0"/>
    <w:rsid w:val="00F93292"/>
    <w:rsid w:val="00F93785"/>
    <w:rsid w:val="00F93A82"/>
    <w:rsid w:val="00F94573"/>
    <w:rsid w:val="00F95758"/>
    <w:rsid w:val="00F95F88"/>
    <w:rsid w:val="00F96090"/>
    <w:rsid w:val="00F96E68"/>
    <w:rsid w:val="00F96EF2"/>
    <w:rsid w:val="00FA06C3"/>
    <w:rsid w:val="00FA09E9"/>
    <w:rsid w:val="00FA0F6D"/>
    <w:rsid w:val="00FA2D3B"/>
    <w:rsid w:val="00FA37A4"/>
    <w:rsid w:val="00FA5646"/>
    <w:rsid w:val="00FA5DCC"/>
    <w:rsid w:val="00FA711B"/>
    <w:rsid w:val="00FA711D"/>
    <w:rsid w:val="00FA77DA"/>
    <w:rsid w:val="00FA7B2A"/>
    <w:rsid w:val="00FA7F15"/>
    <w:rsid w:val="00FB056B"/>
    <w:rsid w:val="00FB0E44"/>
    <w:rsid w:val="00FB0FD6"/>
    <w:rsid w:val="00FB1342"/>
    <w:rsid w:val="00FB171B"/>
    <w:rsid w:val="00FB1E58"/>
    <w:rsid w:val="00FB32D1"/>
    <w:rsid w:val="00FB45DE"/>
    <w:rsid w:val="00FB464B"/>
    <w:rsid w:val="00FB49BA"/>
    <w:rsid w:val="00FB57B4"/>
    <w:rsid w:val="00FB7441"/>
    <w:rsid w:val="00FB7DD5"/>
    <w:rsid w:val="00FC06EB"/>
    <w:rsid w:val="00FC0A53"/>
    <w:rsid w:val="00FC18B4"/>
    <w:rsid w:val="00FC297E"/>
    <w:rsid w:val="00FC2C18"/>
    <w:rsid w:val="00FC2F27"/>
    <w:rsid w:val="00FC30CC"/>
    <w:rsid w:val="00FC39A6"/>
    <w:rsid w:val="00FC3AAC"/>
    <w:rsid w:val="00FC3C31"/>
    <w:rsid w:val="00FC45C7"/>
    <w:rsid w:val="00FC548E"/>
    <w:rsid w:val="00FC6E75"/>
    <w:rsid w:val="00FC77DC"/>
    <w:rsid w:val="00FD2E7D"/>
    <w:rsid w:val="00FD2EB4"/>
    <w:rsid w:val="00FD344F"/>
    <w:rsid w:val="00FD3923"/>
    <w:rsid w:val="00FD3D28"/>
    <w:rsid w:val="00FD4CA0"/>
    <w:rsid w:val="00FD5588"/>
    <w:rsid w:val="00FD6024"/>
    <w:rsid w:val="00FD66AA"/>
    <w:rsid w:val="00FE014C"/>
    <w:rsid w:val="00FE054B"/>
    <w:rsid w:val="00FE187B"/>
    <w:rsid w:val="00FE274F"/>
    <w:rsid w:val="00FE2AEB"/>
    <w:rsid w:val="00FE3AD3"/>
    <w:rsid w:val="00FE3C72"/>
    <w:rsid w:val="00FE4C1A"/>
    <w:rsid w:val="00FE5EC9"/>
    <w:rsid w:val="00FE6684"/>
    <w:rsid w:val="00FE699E"/>
    <w:rsid w:val="00FE6AB4"/>
    <w:rsid w:val="00FE6B07"/>
    <w:rsid w:val="00FE782D"/>
    <w:rsid w:val="00FE78C1"/>
    <w:rsid w:val="00FE7ED0"/>
    <w:rsid w:val="00FE7F58"/>
    <w:rsid w:val="00FF2188"/>
    <w:rsid w:val="00FF22E9"/>
    <w:rsid w:val="00FF34B1"/>
    <w:rsid w:val="00FF40FE"/>
    <w:rsid w:val="00FF4E2D"/>
    <w:rsid w:val="00FF50A6"/>
    <w:rsid w:val="00FF510E"/>
    <w:rsid w:val="00FF6985"/>
    <w:rsid w:val="00FF712F"/>
    <w:rsid w:val="00FF7456"/>
    <w:rsid w:val="00FF77DF"/>
    <w:rsid w:val="00FF78C5"/>
    <w:rsid w:val="00FF7E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o:colormru v:ext="edit" colors="#ccecff,#cedbfe,#ced0fe,#f99,#c1f8fb,#dbfbfd,#15f4ff"/>
    </o:shapedefaults>
    <o:shapelayout v:ext="edit">
      <o:idmap v:ext="edit" data="1"/>
    </o:shapelayout>
  </w:shapeDefaults>
  <w:decimalSymbol w:val=","/>
  <w:listSeparator w:val=";"/>
  <w14:docId w14:val="511E81D3"/>
  <w15:docId w15:val="{F492FAE4-5722-47DA-B14F-A2EC315794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02D45"/>
  </w:style>
  <w:style w:type="paragraph" w:styleId="Heading1">
    <w:name w:val="heading 1"/>
    <w:basedOn w:val="Normal"/>
    <w:next w:val="Normal"/>
    <w:link w:val="Heading1Char"/>
    <w:uiPriority w:val="9"/>
    <w:rsid w:val="00915C86"/>
    <w:pPr>
      <w:keepNext/>
      <w:pageBreakBefore/>
      <w:numPr>
        <w:numId w:val="2"/>
      </w:numPr>
      <w:spacing w:before="6640" w:after="6640" w:line="360" w:lineRule="auto"/>
      <w:jc w:val="center"/>
      <w:outlineLvl w:val="0"/>
    </w:pPr>
    <w:rPr>
      <w:rFonts w:asciiTheme="majorHAnsi" w:eastAsiaTheme="majorEastAsia" w:hAnsiTheme="majorHAnsi" w:cstheme="majorBidi"/>
      <w:b/>
      <w:bCs/>
      <w:caps/>
      <w:kern w:val="32"/>
      <w:sz w:val="36"/>
      <w:szCs w:val="32"/>
      <w:lang w:bidi="en-US"/>
    </w:rPr>
  </w:style>
  <w:style w:type="paragraph" w:styleId="Heading2">
    <w:name w:val="heading 2"/>
    <w:basedOn w:val="Normal"/>
    <w:next w:val="Normal"/>
    <w:link w:val="Heading2Char"/>
    <w:uiPriority w:val="9"/>
    <w:unhideWhenUsed/>
    <w:rsid w:val="00915C86"/>
    <w:pPr>
      <w:keepNext/>
      <w:numPr>
        <w:ilvl w:val="1"/>
        <w:numId w:val="2"/>
      </w:numPr>
      <w:spacing w:before="240" w:after="60" w:line="240" w:lineRule="auto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  <w:lang w:bidi="en-US"/>
    </w:rPr>
  </w:style>
  <w:style w:type="paragraph" w:styleId="Heading3">
    <w:name w:val="heading 3"/>
    <w:basedOn w:val="Normal"/>
    <w:next w:val="Normal"/>
    <w:link w:val="Heading3Char"/>
    <w:uiPriority w:val="9"/>
    <w:unhideWhenUsed/>
    <w:rsid w:val="00915C86"/>
    <w:pPr>
      <w:keepNext/>
      <w:numPr>
        <w:ilvl w:val="2"/>
        <w:numId w:val="2"/>
      </w:numPr>
      <w:spacing w:before="240" w:after="60" w:line="240" w:lineRule="auto"/>
      <w:outlineLvl w:val="2"/>
    </w:pPr>
    <w:rPr>
      <w:rFonts w:asciiTheme="majorHAnsi" w:eastAsiaTheme="majorEastAsia" w:hAnsiTheme="majorHAnsi" w:cstheme="majorBidi"/>
      <w:b/>
      <w:bCs/>
      <w:sz w:val="26"/>
      <w:szCs w:val="26"/>
      <w:lang w:bidi="en-US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15C86"/>
    <w:pPr>
      <w:keepNext/>
      <w:numPr>
        <w:ilvl w:val="3"/>
        <w:numId w:val="2"/>
      </w:numPr>
      <w:spacing w:before="240" w:after="60" w:line="240" w:lineRule="auto"/>
      <w:outlineLvl w:val="3"/>
    </w:pPr>
    <w:rPr>
      <w:rFonts w:eastAsiaTheme="minorEastAsia" w:cstheme="majorBidi"/>
      <w:b/>
      <w:bCs/>
      <w:i/>
      <w:sz w:val="24"/>
      <w:szCs w:val="28"/>
      <w:lang w:bidi="en-US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915C86"/>
    <w:pPr>
      <w:numPr>
        <w:ilvl w:val="4"/>
        <w:numId w:val="2"/>
      </w:numPr>
      <w:spacing w:before="240" w:after="60" w:line="240" w:lineRule="auto"/>
      <w:outlineLvl w:val="4"/>
    </w:pPr>
    <w:rPr>
      <w:rFonts w:eastAsiaTheme="minorEastAsia" w:cstheme="majorBidi"/>
      <w:b/>
      <w:bCs/>
      <w:iCs/>
      <w:sz w:val="24"/>
      <w:szCs w:val="26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143E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143E6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5329A8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ListParagraph">
    <w:name w:val="List Paragraph"/>
    <w:aliases w:val="Body of text,List Paragraph1"/>
    <w:basedOn w:val="Normal"/>
    <w:link w:val="ListParagraphChar"/>
    <w:uiPriority w:val="34"/>
    <w:qFormat/>
    <w:rsid w:val="00461A35"/>
    <w:pPr>
      <w:ind w:left="720"/>
      <w:contextualSpacing/>
    </w:pPr>
  </w:style>
  <w:style w:type="paragraph" w:styleId="Header">
    <w:name w:val="header"/>
    <w:basedOn w:val="Normal"/>
    <w:link w:val="HeaderChar"/>
    <w:unhideWhenUsed/>
    <w:rsid w:val="002656D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2656D8"/>
  </w:style>
  <w:style w:type="paragraph" w:styleId="Footer">
    <w:name w:val="footer"/>
    <w:basedOn w:val="Normal"/>
    <w:link w:val="FooterChar"/>
    <w:uiPriority w:val="99"/>
    <w:unhideWhenUsed/>
    <w:rsid w:val="002656D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56D8"/>
  </w:style>
  <w:style w:type="table" w:styleId="TableGrid">
    <w:name w:val="Table Grid"/>
    <w:basedOn w:val="TableNormal"/>
    <w:uiPriority w:val="59"/>
    <w:rsid w:val="00882CB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DefaultParagraphFont"/>
    <w:rsid w:val="00CF5FBE"/>
  </w:style>
  <w:style w:type="paragraph" w:styleId="DocumentMap">
    <w:name w:val="Document Map"/>
    <w:basedOn w:val="Normal"/>
    <w:link w:val="DocumentMapChar"/>
    <w:uiPriority w:val="99"/>
    <w:semiHidden/>
    <w:unhideWhenUsed/>
    <w:rsid w:val="00F6098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60984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532F43"/>
    <w:rPr>
      <w:color w:val="0000FF" w:themeColor="hyperlink"/>
      <w:u w:val="single"/>
    </w:rPr>
  </w:style>
  <w:style w:type="character" w:customStyle="1" w:styleId="content">
    <w:name w:val="content"/>
    <w:basedOn w:val="DefaultParagraphFont"/>
    <w:rsid w:val="00532F43"/>
  </w:style>
  <w:style w:type="character" w:customStyle="1" w:styleId="Heading1Char">
    <w:name w:val="Heading 1 Char"/>
    <w:basedOn w:val="DefaultParagraphFont"/>
    <w:link w:val="Heading1"/>
    <w:uiPriority w:val="9"/>
    <w:rsid w:val="00915C86"/>
    <w:rPr>
      <w:rFonts w:asciiTheme="majorHAnsi" w:eastAsiaTheme="majorEastAsia" w:hAnsiTheme="majorHAnsi" w:cstheme="majorBidi"/>
      <w:b/>
      <w:bCs/>
      <w:caps/>
      <w:kern w:val="32"/>
      <w:sz w:val="36"/>
      <w:szCs w:val="32"/>
      <w:lang w:bidi="en-US"/>
    </w:rPr>
  </w:style>
  <w:style w:type="character" w:customStyle="1" w:styleId="Heading2Char">
    <w:name w:val="Heading 2 Char"/>
    <w:basedOn w:val="DefaultParagraphFont"/>
    <w:link w:val="Heading2"/>
    <w:uiPriority w:val="9"/>
    <w:rsid w:val="00915C86"/>
    <w:rPr>
      <w:rFonts w:asciiTheme="majorHAnsi" w:eastAsiaTheme="majorEastAsia" w:hAnsiTheme="majorHAnsi" w:cstheme="majorBidi"/>
      <w:b/>
      <w:bCs/>
      <w:i/>
      <w:iCs/>
      <w:sz w:val="28"/>
      <w:szCs w:val="28"/>
      <w:lang w:bidi="en-US"/>
    </w:rPr>
  </w:style>
  <w:style w:type="character" w:customStyle="1" w:styleId="Heading3Char">
    <w:name w:val="Heading 3 Char"/>
    <w:basedOn w:val="DefaultParagraphFont"/>
    <w:link w:val="Heading3"/>
    <w:uiPriority w:val="9"/>
    <w:rsid w:val="00915C86"/>
    <w:rPr>
      <w:rFonts w:asciiTheme="majorHAnsi" w:eastAsiaTheme="majorEastAsia" w:hAnsiTheme="majorHAnsi" w:cstheme="majorBidi"/>
      <w:b/>
      <w:bCs/>
      <w:sz w:val="26"/>
      <w:szCs w:val="26"/>
      <w:lang w:bidi="en-US"/>
    </w:rPr>
  </w:style>
  <w:style w:type="character" w:customStyle="1" w:styleId="Heading4Char">
    <w:name w:val="Heading 4 Char"/>
    <w:basedOn w:val="DefaultParagraphFont"/>
    <w:link w:val="Heading4"/>
    <w:uiPriority w:val="9"/>
    <w:rsid w:val="00915C86"/>
    <w:rPr>
      <w:rFonts w:eastAsiaTheme="minorEastAsia" w:cstheme="majorBidi"/>
      <w:b/>
      <w:bCs/>
      <w:i/>
      <w:sz w:val="24"/>
      <w:szCs w:val="28"/>
      <w:lang w:bidi="en-US"/>
    </w:rPr>
  </w:style>
  <w:style w:type="character" w:customStyle="1" w:styleId="Heading5Char">
    <w:name w:val="Heading 5 Char"/>
    <w:basedOn w:val="DefaultParagraphFont"/>
    <w:link w:val="Heading5"/>
    <w:uiPriority w:val="9"/>
    <w:rsid w:val="00915C86"/>
    <w:rPr>
      <w:rFonts w:eastAsiaTheme="minorEastAsia" w:cstheme="majorBidi"/>
      <w:b/>
      <w:bCs/>
      <w:iCs/>
      <w:sz w:val="24"/>
      <w:szCs w:val="26"/>
      <w:lang w:bidi="en-US"/>
    </w:rPr>
  </w:style>
  <w:style w:type="paragraph" w:customStyle="1" w:styleId="Default">
    <w:name w:val="Default"/>
    <w:rsid w:val="0010278A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table" w:customStyle="1" w:styleId="TableGrid1">
    <w:name w:val="Table Grid1"/>
    <w:basedOn w:val="TableNormal"/>
    <w:next w:val="TableGrid"/>
    <w:uiPriority w:val="59"/>
    <w:rsid w:val="00655D2F"/>
    <w:pPr>
      <w:spacing w:after="0" w:line="240" w:lineRule="auto"/>
      <w:ind w:left="720" w:firstLine="720"/>
      <w:jc w:val="both"/>
    </w:pPr>
    <w:rPr>
      <w:rFonts w:ascii="Times New Roman" w:hAnsi="Times New Roman" w:cs="Times New Roman"/>
      <w:sz w:val="20"/>
      <w:szCs w:val="20"/>
      <w:lang w:val="id-ID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NoSpacing">
    <w:name w:val="No Spacing"/>
    <w:uiPriority w:val="1"/>
    <w:qFormat/>
    <w:rsid w:val="008A329E"/>
    <w:pPr>
      <w:spacing w:after="0" w:line="240" w:lineRule="auto"/>
    </w:pPr>
  </w:style>
  <w:style w:type="character" w:styleId="Emphasis">
    <w:name w:val="Emphasis"/>
    <w:basedOn w:val="DefaultParagraphFont"/>
    <w:uiPriority w:val="20"/>
    <w:qFormat/>
    <w:rsid w:val="008A329E"/>
    <w:rPr>
      <w:i/>
      <w:iCs/>
    </w:rPr>
  </w:style>
  <w:style w:type="character" w:styleId="Strong">
    <w:name w:val="Strong"/>
    <w:basedOn w:val="DefaultParagraphFont"/>
    <w:uiPriority w:val="22"/>
    <w:qFormat/>
    <w:rsid w:val="00F25125"/>
    <w:rPr>
      <w:b/>
      <w:bCs/>
    </w:rPr>
  </w:style>
  <w:style w:type="character" w:customStyle="1" w:styleId="ListParagraphChar">
    <w:name w:val="List Paragraph Char"/>
    <w:aliases w:val="Body of text Char,List Paragraph1 Char"/>
    <w:link w:val="ListParagraph"/>
    <w:uiPriority w:val="34"/>
    <w:locked/>
    <w:rsid w:val="009D66C7"/>
  </w:style>
  <w:style w:type="paragraph" w:styleId="Caption">
    <w:name w:val="caption"/>
    <w:basedOn w:val="Normal"/>
    <w:qFormat/>
    <w:rsid w:val="003049D0"/>
    <w:pPr>
      <w:widowControl w:val="0"/>
      <w:suppressLineNumbers/>
      <w:spacing w:before="120" w:after="120" w:line="240" w:lineRule="auto"/>
    </w:pPr>
    <w:rPr>
      <w:rFonts w:ascii="Times New Roman" w:eastAsia="Droid Sans Fallback" w:hAnsi="Times New Roman" w:cs="FreeSans"/>
      <w:i/>
      <w:iCs/>
      <w:sz w:val="24"/>
      <w:szCs w:val="24"/>
      <w:lang w:eastAsia="zh-CN" w:bidi="hi-IN"/>
    </w:rPr>
  </w:style>
  <w:style w:type="paragraph" w:customStyle="1" w:styleId="Content0">
    <w:name w:val="Content"/>
    <w:qFormat/>
    <w:rsid w:val="00075B24"/>
    <w:pPr>
      <w:spacing w:before="240" w:after="240" w:line="480" w:lineRule="auto"/>
      <w:ind w:firstLine="680"/>
      <w:contextualSpacing/>
      <w:jc w:val="both"/>
    </w:pPr>
    <w:rPr>
      <w:rFonts w:ascii="Times New Roman" w:eastAsia="Calibri" w:hAnsi="Times New Roman" w:cs="Times New Roman"/>
      <w:noProof/>
      <w:color w:val="000000"/>
      <w:sz w:val="24"/>
      <w:lang w:val="id-ID"/>
    </w:rPr>
  </w:style>
  <w:style w:type="paragraph" w:customStyle="1" w:styleId="Gambar">
    <w:name w:val="Gambar"/>
    <w:basedOn w:val="Caption"/>
    <w:qFormat/>
    <w:rsid w:val="00D961A5"/>
  </w:style>
  <w:style w:type="character" w:customStyle="1" w:styleId="hps">
    <w:name w:val="hps"/>
    <w:basedOn w:val="DefaultParagraphFont"/>
    <w:rsid w:val="00332658"/>
  </w:style>
  <w:style w:type="character" w:customStyle="1" w:styleId="longtext">
    <w:name w:val="long_text"/>
    <w:basedOn w:val="DefaultParagraphFont"/>
    <w:rsid w:val="0033265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754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2293671">
          <w:marLeft w:val="28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7265506">
          <w:marLeft w:val="28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9506065">
          <w:marLeft w:val="28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3291923">
          <w:marLeft w:val="28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6531261">
          <w:marLeft w:val="28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28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28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6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6514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468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64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612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319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7588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1747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523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29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815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7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507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675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8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79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6512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B89FFCA-31EE-4396-B82F-488F0A65D9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4</Pages>
  <Words>1410</Words>
  <Characters>8042</Characters>
  <Application>Microsoft Office Word</Application>
  <DocSecurity>0</DocSecurity>
  <Lines>67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4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Fhatiah Adiba</cp:lastModifiedBy>
  <cp:revision>5</cp:revision>
  <cp:lastPrinted>2017-04-07T04:19:00Z</cp:lastPrinted>
  <dcterms:created xsi:type="dcterms:W3CDTF">2019-06-21T04:10:00Z</dcterms:created>
  <dcterms:modified xsi:type="dcterms:W3CDTF">2019-06-21T04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